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13D5DB2D"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r w:rsidR="001F786C">
        <w:t>section</w:t>
      </w:r>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 xml:space="preserve">A.1.4 Assigning </w:t>
      </w:r>
      <w:proofErr w:type="spellStart"/>
      <w:r w:rsidR="006E09BE" w:rsidRPr="00AD5A40">
        <w:rPr>
          <w:rFonts w:eastAsiaTheme="minorEastAsia"/>
        </w:rPr>
        <w:t>Spatio</w:t>
      </w:r>
      <w:proofErr w:type="spellEnd"/>
      <w:r w:rsidR="006E09BE" w:rsidRPr="00AD5A40">
        <w:rPr>
          <w:rFonts w:eastAsiaTheme="minorEastAsia"/>
        </w:rPr>
        <w:t>-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w:t>
      </w:r>
      <w:proofErr w:type="spellStart"/>
      <w:r w:rsidRPr="00AD5A40">
        <w:t>Bertalanf</w:t>
      </w:r>
      <w:r w:rsidR="00CE5099" w:rsidRPr="00AD5A40">
        <w:t>f</w:t>
      </w:r>
      <w:r w:rsidRPr="00AD5A40">
        <w:t>y</w:t>
      </w:r>
      <w:proofErr w:type="spellEnd"/>
      <w:r w:rsidRPr="00AD5A40">
        <w:t xml:space="preserve">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013E8B37" w:rsidR="00EC667E" w:rsidRPr="00AD5A40" w:rsidRDefault="00BB18C3"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proofErr w:type="spellStart"/>
      <w:r w:rsidR="0046625D" w:rsidRPr="00AD5A40">
        <w:rPr>
          <w:rFonts w:eastAsiaTheme="minorEastAsia"/>
          <w:i/>
        </w:rPr>
        <w:t>i</w:t>
      </w:r>
      <w:proofErr w:type="spellEnd"/>
      <w:r w:rsidR="0046625D" w:rsidRPr="00AD5A40">
        <w:rPr>
          <w:rFonts w:eastAsiaTheme="minorEastAsia"/>
          <w:i/>
        </w:rPr>
        <w:t xml:space="preserve">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BB18C3"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099914F7"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1F786C">
        <w:t xml:space="preserve"> </w:t>
      </w:r>
      <w:r w:rsidR="003B6653" w:rsidRPr="00AD5A40">
        <w:t>was selected so that the growth increment</w:t>
      </w:r>
      <w:ins w:id="0" w:author="Punt, Andre (O&amp;A, Hobart)" w:date="2019-10-06T09:41:00Z">
        <w:r w:rsidR="00200145">
          <w:t xml:space="preserve">s were </w:t>
        </w:r>
      </w:ins>
      <w:del w:id="1" w:author="Punt, Andre (O&amp;A, Hobart)" w:date="2019-10-06T09:41:00Z">
        <w:r w:rsidR="003B6653" w:rsidRPr="00AD5A40" w:rsidDel="00200145">
          <w:delText xml:space="preserve"> </w:delText>
        </w:r>
        <w:r w:rsidR="00D137DA" w:rsidRPr="00CE42D9" w:rsidDel="00200145">
          <w:rPr>
            <w:color w:val="4472C4" w:themeColor="accent1"/>
          </w:rPr>
          <w:delText xml:space="preserve">was </w:delText>
        </w:r>
      </w:del>
      <w:proofErr w:type="gramStart"/>
      <w:r w:rsidR="00D137DA" w:rsidRPr="00CE42D9">
        <w:rPr>
          <w:color w:val="4472C4" w:themeColor="accent1"/>
        </w:rPr>
        <w:t>similar to</w:t>
      </w:r>
      <w:proofErr w:type="gramEnd"/>
      <w:r w:rsidR="00D137DA" w:rsidRPr="00CE42D9">
        <w:rPr>
          <w:color w:val="4472C4" w:themeColor="accent1"/>
        </w:rPr>
        <w:t xml:space="preserve"> </w:t>
      </w:r>
      <w:ins w:id="2" w:author="Punt, Andre (O&amp;A, Hobart)" w:date="2019-10-06T09:42:00Z">
        <w:r w:rsidR="00200145">
          <w:rPr>
            <w:color w:val="4472C4" w:themeColor="accent1"/>
          </w:rPr>
          <w:t xml:space="preserve">those for </w:t>
        </w:r>
      </w:ins>
      <w:r w:rsidR="00D137DA" w:rsidRPr="00CE42D9">
        <w:rPr>
          <w:color w:val="4472C4" w:themeColor="accent1"/>
        </w:rPr>
        <w:t>sablefish.</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27DF59E6"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r w:rsidR="001F786C">
        <w:rPr>
          <w:lang w:val="en"/>
        </w:rPr>
        <w:t>,</w:t>
      </w:r>
      <w:r w:rsidRPr="00AD5A40">
        <w:rPr>
          <w:lang w:val="en"/>
        </w:rPr>
        <w:t xml:space="preserve"> which 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ins w:id="3" w:author="mkapur" w:date="2019-10-07T07:40:00Z">
        <w:r w:rsidR="00F36C67">
          <w:rPr>
            <w:rStyle w:val="FootnoteReference"/>
          </w:rPr>
          <w:footnoteReference w:id="1"/>
        </w:r>
      </w:ins>
      <w:r w:rsidRPr="00AD5A40">
        <w:t>.</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w:t>
      </w:r>
      <w:proofErr w:type="gramStart"/>
      <w:r w:rsidR="00756645" w:rsidRPr="00AD5A40">
        <w:t>U[</w:t>
      </w:r>
      <w:proofErr w:type="gramEnd"/>
      <w:r w:rsidR="00756645" w:rsidRPr="00AD5A40">
        <w:t>0,1] and allowing the individual to survive if this number is less than exp(-</w:t>
      </w:r>
      <w:r w:rsidR="00756645" w:rsidRPr="00AD5A40">
        <w:rPr>
          <w:i/>
        </w:rPr>
        <w:t>M</w:t>
      </w:r>
      <w:r w:rsidR="00756645" w:rsidRPr="00AD5A40">
        <w:t>)</w:t>
      </w:r>
      <w:r w:rsidR="001F786C">
        <w:t>, i.e.:</w:t>
      </w:r>
    </w:p>
    <w:p w14:paraId="0AD51838" w14:textId="77777777" w:rsidR="00A4485A" w:rsidRPr="00AD5A40" w:rsidRDefault="00A4485A" w:rsidP="00AD5A40">
      <w:pPr>
        <w:spacing w:line="276" w:lineRule="auto"/>
        <w:jc w:val="both"/>
        <w:rPr>
          <w:lang w:val="en"/>
        </w:rPr>
      </w:pPr>
    </w:p>
    <w:p w14:paraId="57C85AC4" w14:textId="13117AC0" w:rsidR="000806E3" w:rsidRPr="00AD5A40" w:rsidRDefault="00BB18C3" w:rsidP="00AD5A40">
      <w:pPr>
        <w:spacing w:line="276" w:lineRule="auto"/>
        <w:rPr>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sidR="005A36FC">
        <w:rPr>
          <w:noProof/>
        </w:rPr>
        <w:fldChar w:fldCharType="begin"/>
      </w:r>
      <w:r w:rsidR="005A36FC">
        <w:rPr>
          <w:noProof/>
        </w:rPr>
        <w:instrText xml:space="preserve"> SEQ App._Equation \* ARABIC </w:instrText>
      </w:r>
      <w:r w:rsidR="005A36FC">
        <w:rPr>
          <w:noProof/>
        </w:rPr>
        <w:fldChar w:fldCharType="separate"/>
      </w:r>
      <w:r w:rsidR="00912782" w:rsidRPr="00AD5A40">
        <w:rPr>
          <w:noProof/>
        </w:rPr>
        <w:t>3</w:t>
      </w:r>
      <w:r w:rsidR="005A36FC">
        <w:rPr>
          <w:noProof/>
        </w:rPr>
        <w:fldChar w:fldCharType="end"/>
      </w:r>
    </w:p>
    <w:p w14:paraId="0A60E28B" w14:textId="740B36F2" w:rsidR="001F786C" w:rsidRDefault="001F786C" w:rsidP="0094385A">
      <w:pPr>
        <w:spacing w:line="276" w:lineRule="auto"/>
        <w:contextualSpacing w:val="0"/>
        <w:jc w:val="both"/>
        <w:rPr>
          <w:lang w:val="en"/>
        </w:rPr>
      </w:pPr>
      <w:r>
        <w:rPr>
          <w:lang w:val="en"/>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proofErr w:type="spellStart"/>
      <w:r w:rsidRPr="00692A9F">
        <w:rPr>
          <w:i/>
        </w:rPr>
        <w:t>i</w:t>
      </w:r>
      <w:proofErr w:type="spellEnd"/>
      <w:r>
        <w:t xml:space="preserve"> is alive (1) or dead (0) during year </w:t>
      </w:r>
      <w:r w:rsidRPr="00692A9F">
        <w:rPr>
          <w:i/>
        </w:rPr>
        <w:t>y</w:t>
      </w:r>
      <w:r>
        <w:t xml:space="preserve"> when it would be of age </w:t>
      </w:r>
      <w:proofErr w:type="gramStart"/>
      <w:r w:rsidRPr="00692A9F">
        <w:rPr>
          <w:i/>
        </w:rPr>
        <w:t>a</w:t>
      </w:r>
      <w:r>
        <w:t>.</w:t>
      </w:r>
      <w:proofErr w:type="gramEnd"/>
    </w:p>
    <w:p w14:paraId="0BE39C36" w14:textId="767CBD46" w:rsidR="007F0D1A" w:rsidRPr="00AD5A40" w:rsidRDefault="000806E3" w:rsidP="00692A9F">
      <w:pPr>
        <w:spacing w:before="240" w:line="276" w:lineRule="auto"/>
        <w:contextualSpacing w:val="0"/>
        <w:jc w:val="both"/>
        <w:rPr>
          <w:iCs/>
          <w:lang w:val="en"/>
        </w:rPr>
      </w:pPr>
      <w:r w:rsidRPr="00AD5A40">
        <w:rPr>
          <w:lang w:val="en"/>
        </w:rPr>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BB18C3"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094E381C" w:rsidR="00293988" w:rsidRPr="00AD5A40" w:rsidRDefault="00293988" w:rsidP="00AD5A40">
      <w:pPr>
        <w:spacing w:line="276" w:lineRule="auto"/>
        <w:jc w:val="both"/>
      </w:pPr>
      <w:r w:rsidRPr="00AD5A40">
        <w:rPr>
          <w:iCs/>
          <w:lang w:val="en"/>
        </w:rPr>
        <w:t xml:space="preserve">Lengths and weights for </w:t>
      </w:r>
      <w:proofErr w:type="gramStart"/>
      <w:r w:rsidRPr="00AD5A40">
        <w:rPr>
          <w:iCs/>
          <w:lang w:val="en"/>
        </w:rPr>
        <w:t>each individual</w:t>
      </w:r>
      <w:proofErr w:type="gramEnd"/>
      <w:r w:rsidRPr="00AD5A40">
        <w:rPr>
          <w:iCs/>
          <w:lang w:val="en"/>
        </w:rPr>
        <w:t xml:space="preserve">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w:t>
      </w:r>
      <w:proofErr w:type="spellStart"/>
      <w:ins w:id="5" w:author="Punt, Andre (O&amp;A, Hobart)" w:date="2019-10-06T09:43:00Z">
        <w:r w:rsidR="00200145">
          <w:t>App.</w:t>
        </w:r>
      </w:ins>
      <w:r w:rsidRPr="00AD5A40">
        <w:t>Equation</w:t>
      </w:r>
      <w:proofErr w:type="spellEnd"/>
      <w:r w:rsidRPr="00AD5A40">
        <w:t xml:space="preserve"> </w:t>
      </w:r>
      <w:r w:rsidR="00912782" w:rsidRPr="00AD5A40">
        <w:t>7</w:t>
      </w:r>
      <w:r w:rsidRPr="00AD5A40">
        <w:t>a:</w:t>
      </w:r>
    </w:p>
    <w:p w14:paraId="1FC724CF" w14:textId="77777777" w:rsidR="00912782" w:rsidRPr="00AD5A40" w:rsidRDefault="00912782" w:rsidP="00AD5A40">
      <w:pPr>
        <w:spacing w:line="276" w:lineRule="auto"/>
        <w:jc w:val="both"/>
      </w:pPr>
    </w:p>
    <w:p w14:paraId="29A99D33" w14:textId="57F94EA8" w:rsidR="00293988" w:rsidRPr="00AD5A40" w:rsidRDefault="00BB18C3"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proofErr w:type="spellStart"/>
      <w:r w:rsidR="00D9060A" w:rsidRPr="00AD5A40">
        <w:rPr>
          <w:i/>
        </w:rPr>
        <w:t>a</w:t>
      </w:r>
      <w:proofErr w:type="spellEnd"/>
      <w:r w:rsidR="00D9060A" w:rsidRPr="00AD5A40">
        <w:rPr>
          <w:i/>
        </w:rPr>
        <w:t xml:space="preserve">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BB18C3"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w:t>
      </w:r>
      <w:proofErr w:type="spellStart"/>
      <w:r w:rsidRPr="00AD5A40">
        <w:t>Beverton</w:t>
      </w:r>
      <w:proofErr w:type="spellEnd"/>
      <w:r w:rsidRPr="00AD5A40">
        <w:t xml:space="preserve">-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proofErr w:type="spellStart"/>
      <w:r w:rsidR="006123F9" w:rsidRPr="00AD5A40">
        <w:rPr>
          <w:i/>
        </w:rPr>
        <w:t>i</w:t>
      </w:r>
      <w:proofErr w:type="spellEnd"/>
      <w:r w:rsidR="006123F9" w:rsidRPr="00AD5A40">
        <w:rPr>
          <w:i/>
        </w:rPr>
        <w:t xml:space="preserve">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proofErr w:type="spellStart"/>
      <w:r w:rsidR="006F6200" w:rsidRPr="00AD5A40">
        <w:rPr>
          <w:i/>
        </w:rPr>
        <w:t>u</w:t>
      </w:r>
      <w:r w:rsidR="00B52061" w:rsidRPr="00AD5A40">
        <w:rPr>
          <w:i/>
          <w:vertAlign w:val="subscript"/>
        </w:rPr>
        <w:t>i</w:t>
      </w:r>
      <w:proofErr w:type="spellEnd"/>
      <w:r w:rsidR="006F6200" w:rsidRPr="00AD5A40">
        <w:t xml:space="preserve"> from U[0,1] and defining the animal as mature if </w:t>
      </w:r>
      <w:proofErr w:type="spellStart"/>
      <w:r w:rsidR="006F6200" w:rsidRPr="00AD5A40">
        <w:rPr>
          <w:i/>
        </w:rPr>
        <w:t>u</w:t>
      </w:r>
      <w:r w:rsidR="00B52061" w:rsidRPr="00AD5A40">
        <w:rPr>
          <w:i/>
          <w:vertAlign w:val="subscript"/>
        </w:rPr>
        <w:t>i</w:t>
      </w:r>
      <w:proofErr w:type="spellEnd"/>
      <w:r w:rsidR="006F6200" w:rsidRPr="00AD5A40">
        <w:rPr>
          <w:i/>
        </w:rPr>
        <w:t xml:space="preserve"> </w:t>
      </w:r>
      <w:r w:rsidR="006F6200" w:rsidRPr="00AD5A40">
        <w:t xml:space="preserve">is less than </w:t>
      </w:r>
      <w:proofErr w:type="spellStart"/>
      <w:r w:rsidR="00B52061" w:rsidRPr="00AD5A40">
        <w:rPr>
          <w:i/>
        </w:rPr>
        <w:t>p</w:t>
      </w:r>
      <w:r w:rsidR="00B52061" w:rsidRPr="00AD5A40">
        <w:rPr>
          <w:i/>
          <w:vertAlign w:val="subscript"/>
        </w:rPr>
        <w:t>i,y</w:t>
      </w:r>
      <w:proofErr w:type="spellEnd"/>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5ECF56C7" w:rsidR="0048311C" w:rsidRPr="00AD5A40" w:rsidRDefault="00BB18C3" w:rsidP="00692A9F">
      <w:pPr>
        <w:pStyle w:val="Caption"/>
        <w:spacing w:line="276" w:lineRule="auto"/>
        <w:jc w:val="center"/>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2"/>
                                <m:mcJc m:val="center"/>
                              </m:mcPr>
                            </m:mc>
                          </m:mcs>
                          <m:ctrlPr>
                            <w:rPr>
                              <w:rFonts w:ascii="Cambria Math" w:hAnsi="Cambria Math"/>
                              <w:i/>
                              <w:szCs w:val="24"/>
                            </w:rPr>
                          </m:ctrlPr>
                        </m:mPr>
                        <m:mr>
                          <m:e>
                            <m:m>
                              <m:mPr>
                                <m:mcs>
                                  <m:mc>
                                    <m:mcPr>
                                      <m:count m:val="1"/>
                                      <m:mcJc m:val="center"/>
                                    </m:mcPr>
                                  </m:mc>
                                </m:mcs>
                                <m:ctrlPr>
                                  <w:rPr>
                                    <w:rFonts w:ascii="Cambria Math" w:hAnsi="Cambria Math"/>
                                    <w:i/>
                                    <w:szCs w:val="24"/>
                                  </w:rPr>
                                </m:ctrlPr>
                              </m:mPr>
                              <m:mr>
                                <m:e>
                                  <m:r>
                                    <w:rPr>
                                      <w:rFonts w:ascii="Cambria Math" w:hAnsi="Cambria Math"/>
                                      <w:szCs w:val="24"/>
                                    </w:rPr>
                                    <m:t xml:space="preserve">1   </m:t>
                                  </m:r>
                                </m:e>
                              </m:mr>
                            </m:m>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0</m:t>
                            </m:r>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BB18C3"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BB18C3"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BB18C3"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BB18C3"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2C6B46D3" w:rsidR="00E9779C" w:rsidRPr="00AD5A40" w:rsidRDefault="002A37FF" w:rsidP="00AD5A40">
      <w:pPr>
        <w:pStyle w:val="Heading2"/>
        <w:numPr>
          <w:ilvl w:val="0"/>
          <w:numId w:val="0"/>
        </w:numPr>
        <w:spacing w:line="276" w:lineRule="auto"/>
        <w:rPr>
          <w:rFonts w:eastAsiaTheme="minorEastAsia"/>
        </w:rPr>
      </w:pPr>
      <w:bookmarkStart w:id="6" w:name="_Ref157361"/>
      <w:r w:rsidRPr="00AD5A40">
        <w:rPr>
          <w:rFonts w:eastAsiaTheme="minorEastAsia"/>
        </w:rPr>
        <w:t xml:space="preserve">A.1.4 </w:t>
      </w:r>
      <w:r w:rsidR="001F239F" w:rsidRPr="00AD5A40">
        <w:rPr>
          <w:rFonts w:eastAsiaTheme="minorEastAsia"/>
        </w:rPr>
        <w:t xml:space="preserve">Assigning </w:t>
      </w:r>
      <w:proofErr w:type="spellStart"/>
      <w:r w:rsidR="005A36FC">
        <w:rPr>
          <w:rFonts w:eastAsiaTheme="minorEastAsia"/>
        </w:rPr>
        <w:t>s</w:t>
      </w:r>
      <w:r w:rsidR="001F239F" w:rsidRPr="00AD5A40">
        <w:rPr>
          <w:rFonts w:eastAsiaTheme="minorEastAsia"/>
        </w:rPr>
        <w:t>patio</w:t>
      </w:r>
      <w:proofErr w:type="spellEnd"/>
      <w:r w:rsidR="001F239F" w:rsidRPr="00AD5A40">
        <w:rPr>
          <w:rFonts w:eastAsiaTheme="minorEastAsia"/>
        </w:rPr>
        <w:t xml:space="preserve">-temporal </w:t>
      </w:r>
      <w:r w:rsidR="005A36FC">
        <w:rPr>
          <w:rFonts w:eastAsiaTheme="minorEastAsia"/>
        </w:rPr>
        <w:t>v</w:t>
      </w:r>
      <w:r w:rsidR="001F239F" w:rsidRPr="00AD5A40">
        <w:rPr>
          <w:rFonts w:eastAsiaTheme="minorEastAsia"/>
        </w:rPr>
        <w:t>ariation</w:t>
      </w:r>
      <w:bookmarkEnd w:id="6"/>
      <w:r w:rsidR="00C76136">
        <w:rPr>
          <w:rFonts w:eastAsiaTheme="minorEastAsia"/>
        </w:rPr>
        <w:t xml:space="preserve"> to </w:t>
      </w:r>
      <w:r w:rsidR="005A36FC">
        <w:rPr>
          <w:rFonts w:eastAsiaTheme="minorEastAsia"/>
        </w:rPr>
        <w:t>s</w:t>
      </w:r>
      <w:r w:rsidR="00C76136">
        <w:rPr>
          <w:rFonts w:eastAsiaTheme="minorEastAsia"/>
        </w:rPr>
        <w:t xml:space="preserve">ynthetic </w:t>
      </w:r>
      <w:r w:rsidR="005A36FC">
        <w:rPr>
          <w:rFonts w:eastAsiaTheme="minorEastAsia"/>
        </w:rPr>
        <w:t>p</w:t>
      </w:r>
      <w:r w:rsidR="00C76136">
        <w:rPr>
          <w:rFonts w:eastAsiaTheme="minorEastAsia"/>
        </w:rPr>
        <w:t>opulations</w:t>
      </w:r>
    </w:p>
    <w:p w14:paraId="3E8E1603" w14:textId="3134F8E1"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ins w:id="7" w:author="mkapur" w:date="2019-10-07T07:40:00Z">
        <w:r w:rsidR="00F36C67">
          <w:t xml:space="preserve"> and Figure 8</w:t>
        </w:r>
      </w:ins>
      <w:r w:rsidR="00000AF0" w:rsidRPr="00AD5A40">
        <w:t>)</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r w:rsidR="005A36FC">
        <w:t xml:space="preserve"> 2</w:t>
      </w:r>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5BC3411A">
            <wp:extent cx="5943598" cy="4457698"/>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8"/>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0"/>
          <w:pgSz w:w="12240" w:h="15840"/>
          <w:pgMar w:top="1440" w:right="1440" w:bottom="1440" w:left="1440" w:header="720" w:footer="720" w:gutter="0"/>
          <w:lnNumType w:countBy="1" w:restart="continuous"/>
          <w:cols w:space="720"/>
          <w:docGrid w:linePitch="360"/>
        </w:sectPr>
      </w:pPr>
      <w:bookmarkStart w:id="8"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8"/>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
      <w:tblGrid>
        <w:gridCol w:w="2147"/>
        <w:gridCol w:w="1448"/>
        <w:gridCol w:w="3780"/>
        <w:gridCol w:w="1975"/>
      </w:tblGrid>
      <w:tr w:rsidR="00041698" w:rsidRPr="00AD5A40" w14:paraId="7E540AA7" w14:textId="77777777" w:rsidTr="00692A9F">
        <w:trPr>
          <w:cantSplit/>
        </w:trPr>
        <w:tc>
          <w:tcPr>
            <w:tcW w:w="2147" w:type="dxa"/>
            <w:tcBorders>
              <w:top w:val="single" w:sz="12" w:space="0" w:color="auto"/>
              <w:left w:val="nil"/>
              <w:bottom w:val="single" w:sz="12" w:space="0" w:color="auto"/>
              <w:right w:val="nil"/>
            </w:tcBorders>
          </w:tcPr>
          <w:p w14:paraId="4A9D4EB3" w14:textId="52FFE756" w:rsidR="00041698" w:rsidRPr="00AD5A40" w:rsidRDefault="00041698" w:rsidP="00692A9F">
            <w:pPr>
              <w:pStyle w:val="Caption"/>
              <w:spacing w:after="0"/>
              <w:contextualSpacing w:val="0"/>
            </w:pPr>
            <w:r w:rsidRPr="00AD5A40">
              <w:t>Module</w:t>
            </w:r>
          </w:p>
        </w:tc>
        <w:tc>
          <w:tcPr>
            <w:tcW w:w="1448" w:type="dxa"/>
            <w:tcBorders>
              <w:top w:val="single" w:sz="12" w:space="0" w:color="auto"/>
              <w:left w:val="nil"/>
              <w:bottom w:val="single" w:sz="12" w:space="0" w:color="auto"/>
              <w:right w:val="nil"/>
            </w:tcBorders>
          </w:tcPr>
          <w:p w14:paraId="271B7F89" w14:textId="44D8C228" w:rsidR="00041698" w:rsidRPr="00AD5A40" w:rsidRDefault="00041698" w:rsidP="00692A9F">
            <w:pPr>
              <w:pStyle w:val="Caption"/>
              <w:spacing w:after="0"/>
              <w:contextualSpacing w:val="0"/>
            </w:pPr>
            <w:r w:rsidRPr="00AD5A40">
              <w:t>Parameter</w:t>
            </w:r>
          </w:p>
        </w:tc>
        <w:tc>
          <w:tcPr>
            <w:tcW w:w="3780" w:type="dxa"/>
            <w:tcBorders>
              <w:top w:val="single" w:sz="12" w:space="0" w:color="auto"/>
              <w:left w:val="nil"/>
              <w:bottom w:val="single" w:sz="12" w:space="0" w:color="auto"/>
              <w:right w:val="nil"/>
            </w:tcBorders>
          </w:tcPr>
          <w:p w14:paraId="64F866EF" w14:textId="737275AE" w:rsidR="00041698" w:rsidRPr="00AD5A40" w:rsidRDefault="00041698" w:rsidP="00692A9F">
            <w:pPr>
              <w:pStyle w:val="Caption"/>
              <w:spacing w:after="0"/>
              <w:contextualSpacing w:val="0"/>
            </w:pPr>
            <w:r w:rsidRPr="00AD5A40">
              <w:t>Definition</w:t>
            </w:r>
          </w:p>
        </w:tc>
        <w:tc>
          <w:tcPr>
            <w:tcW w:w="1975" w:type="dxa"/>
            <w:tcBorders>
              <w:top w:val="single" w:sz="12" w:space="0" w:color="auto"/>
              <w:left w:val="nil"/>
              <w:bottom w:val="single" w:sz="12" w:space="0" w:color="auto"/>
              <w:right w:val="nil"/>
            </w:tcBorders>
          </w:tcPr>
          <w:p w14:paraId="2891D98F" w14:textId="5BB4DA9C" w:rsidR="00041698" w:rsidRPr="00AD5A40" w:rsidRDefault="00041698" w:rsidP="00692A9F">
            <w:pPr>
              <w:pStyle w:val="Caption"/>
              <w:spacing w:after="0"/>
              <w:contextualSpacing w:val="0"/>
            </w:pPr>
            <w:r w:rsidRPr="00AD5A40">
              <w:t>Value</w:t>
            </w:r>
          </w:p>
        </w:tc>
      </w:tr>
      <w:tr w:rsidR="00041698" w:rsidRPr="00AD5A40" w14:paraId="120A5760" w14:textId="77777777" w:rsidTr="00692A9F">
        <w:trPr>
          <w:cantSplit/>
        </w:trPr>
        <w:tc>
          <w:tcPr>
            <w:tcW w:w="2147" w:type="dxa"/>
            <w:tcBorders>
              <w:top w:val="single" w:sz="12" w:space="0" w:color="auto"/>
              <w:left w:val="nil"/>
              <w:bottom w:val="nil"/>
              <w:right w:val="nil"/>
            </w:tcBorders>
          </w:tcPr>
          <w:p w14:paraId="757F8E2C" w14:textId="4229A2DF" w:rsidR="00041698" w:rsidRPr="00AD5A40" w:rsidRDefault="002E43FF" w:rsidP="00692A9F">
            <w:pPr>
              <w:pStyle w:val="Caption"/>
              <w:spacing w:after="0"/>
              <w:contextualSpacing w:val="0"/>
            </w:pPr>
            <w:r w:rsidRPr="00AD5A40">
              <w:t>Growth</w:t>
            </w:r>
          </w:p>
        </w:tc>
        <w:tc>
          <w:tcPr>
            <w:tcW w:w="1448" w:type="dxa"/>
            <w:tcBorders>
              <w:top w:val="single" w:sz="12" w:space="0" w:color="auto"/>
              <w:left w:val="nil"/>
              <w:bottom w:val="nil"/>
              <w:right w:val="nil"/>
            </w:tcBorders>
          </w:tcPr>
          <w:p w14:paraId="6F461E8B" w14:textId="62EECE63" w:rsidR="00041698" w:rsidRPr="00AD5A40" w:rsidRDefault="00BB18C3"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
          <w:p w14:paraId="700EA2CB" w14:textId="1EE33F7D" w:rsidR="00041698" w:rsidRPr="00AD5A40" w:rsidRDefault="00EE0E9B" w:rsidP="00692A9F">
            <w:pPr>
              <w:pStyle w:val="Caption"/>
              <w:spacing w:after="0"/>
              <w:contextualSpacing w:val="0"/>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
          <w:p w14:paraId="21503E44" w14:textId="262FC08C" w:rsidR="002E43FF" w:rsidRPr="00AD5A40" w:rsidRDefault="00A86F1E" w:rsidP="00692A9F">
            <w:pPr>
              <w:pStyle w:val="Caption"/>
              <w:spacing w:after="0"/>
              <w:contextualSpacing w:val="0"/>
            </w:pPr>
            <w:r>
              <w:t>10</w:t>
            </w:r>
            <w:r w:rsidRPr="00AD5A40">
              <w:t xml:space="preserve"> </w:t>
            </w:r>
            <w:r w:rsidR="002E43FF" w:rsidRPr="00AD5A40">
              <w:t>(</w:t>
            </w:r>
            <w:r w:rsidR="00AC25F7">
              <w:t>regime</w:t>
            </w:r>
            <w:r w:rsidR="002E43FF" w:rsidRPr="00AD5A40">
              <w:t xml:space="preserve"> 1)</w:t>
            </w:r>
          </w:p>
          <w:p w14:paraId="7C883FF3" w14:textId="10FA78D4" w:rsidR="00041698" w:rsidRPr="00AD5A40" w:rsidRDefault="00A86F1E" w:rsidP="00692A9F">
            <w:pPr>
              <w:pStyle w:val="Caption"/>
              <w:spacing w:after="0"/>
              <w:contextualSpacing w:val="0"/>
            </w:pPr>
            <w:r>
              <w:t>70</w:t>
            </w:r>
            <w:r w:rsidRPr="00AD5A40">
              <w:t xml:space="preserve"> </w:t>
            </w:r>
            <w:r w:rsidR="002E43FF" w:rsidRPr="00AD5A40">
              <w:t>(</w:t>
            </w:r>
            <w:r w:rsidR="00AC25F7">
              <w:t>regime</w:t>
            </w:r>
            <w:r w:rsidR="002E43FF" w:rsidRPr="00AD5A40">
              <w:t xml:space="preserve"> 2)</w:t>
            </w:r>
          </w:p>
        </w:tc>
      </w:tr>
      <w:tr w:rsidR="00FC654D" w:rsidRPr="00AD5A40" w14:paraId="58B9506D" w14:textId="77777777" w:rsidTr="00692A9F">
        <w:trPr>
          <w:cantSplit/>
        </w:trPr>
        <w:tc>
          <w:tcPr>
            <w:tcW w:w="2147" w:type="dxa"/>
            <w:tcBorders>
              <w:top w:val="nil"/>
              <w:left w:val="nil"/>
              <w:bottom w:val="nil"/>
              <w:right w:val="nil"/>
            </w:tcBorders>
          </w:tcPr>
          <w:p w14:paraId="6C1BC99F" w14:textId="6F6180C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0112C783" w14:textId="5BAF3B2A" w:rsidR="00FC654D" w:rsidRPr="00AD5A40" w:rsidRDefault="00BB18C3"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
          <w:p w14:paraId="487C8BAF" w14:textId="08574505" w:rsidR="00FC654D" w:rsidRPr="00AD5A40" w:rsidRDefault="00EE0E9B" w:rsidP="00692A9F">
            <w:pPr>
              <w:pStyle w:val="Caption"/>
              <w:spacing w:after="0"/>
              <w:contextualSpacing w:val="0"/>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
          <w:p w14:paraId="460B5A5D" w14:textId="5C969517" w:rsidR="00FC654D" w:rsidRPr="00AD5A40" w:rsidRDefault="00A86F1E" w:rsidP="00692A9F">
            <w:pPr>
              <w:pStyle w:val="Caption"/>
              <w:spacing w:after="0"/>
              <w:contextualSpacing w:val="0"/>
            </w:pPr>
            <w:r>
              <w:t>12</w:t>
            </w:r>
            <w:r w:rsidRPr="00AD5A40">
              <w:t xml:space="preserve"> </w:t>
            </w:r>
            <w:r w:rsidR="00FC654D" w:rsidRPr="00AD5A40">
              <w:t>(</w:t>
            </w:r>
            <w:r w:rsidR="00AC25F7">
              <w:t>regime</w:t>
            </w:r>
            <w:r w:rsidR="00FC654D" w:rsidRPr="00AD5A40">
              <w:t xml:space="preserve"> 1)</w:t>
            </w:r>
          </w:p>
          <w:p w14:paraId="368A4C42" w14:textId="17E26FBF" w:rsidR="00FC654D" w:rsidRPr="00AD5A40" w:rsidRDefault="00A86F1E" w:rsidP="00692A9F">
            <w:pPr>
              <w:pStyle w:val="Caption"/>
              <w:spacing w:after="0"/>
              <w:contextualSpacing w:val="0"/>
            </w:pPr>
            <w:r>
              <w:t>84</w:t>
            </w:r>
            <w:r w:rsidRPr="00AD5A40">
              <w:t xml:space="preserve"> </w:t>
            </w:r>
            <w:r w:rsidR="00FC654D" w:rsidRPr="00AD5A40">
              <w:t>(</w:t>
            </w:r>
            <w:r w:rsidR="00AC25F7">
              <w:t>regime</w:t>
            </w:r>
            <w:r w:rsidR="00FC654D" w:rsidRPr="00AD5A40">
              <w:t xml:space="preserve"> 2)</w:t>
            </w:r>
          </w:p>
          <w:p w14:paraId="6D07A106" w14:textId="499B28FF" w:rsidR="00514264" w:rsidRPr="00AD5A40" w:rsidRDefault="00514264" w:rsidP="00692A9F">
            <w:pPr>
              <w:spacing w:line="240" w:lineRule="auto"/>
              <w:contextualSpacing w:val="0"/>
              <w:rPr>
                <w:lang w:val="en"/>
              </w:rPr>
            </w:pPr>
          </w:p>
        </w:tc>
      </w:tr>
      <w:tr w:rsidR="00FC654D" w:rsidRPr="00AD5A40" w14:paraId="5DE7E828" w14:textId="77777777" w:rsidTr="00692A9F">
        <w:trPr>
          <w:cantSplit/>
        </w:trPr>
        <w:tc>
          <w:tcPr>
            <w:tcW w:w="2147" w:type="dxa"/>
            <w:tcBorders>
              <w:top w:val="nil"/>
              <w:left w:val="nil"/>
              <w:bottom w:val="nil"/>
              <w:right w:val="nil"/>
            </w:tcBorders>
          </w:tcPr>
          <w:p w14:paraId="1693D70D" w14:textId="0A96E6B5"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ADBAC1" w14:textId="49C9A701" w:rsidR="00FC654D" w:rsidRPr="00AD5A40" w:rsidRDefault="008951FE" w:rsidP="00692A9F">
            <w:pPr>
              <w:pStyle w:val="Caption"/>
              <w:spacing w:after="0"/>
              <w:contextualSpacing w:val="0"/>
              <w:jc w:val="center"/>
            </w:pPr>
            <w:r w:rsidRPr="00AD5A40">
              <w:t>k</w:t>
            </w:r>
          </w:p>
        </w:tc>
        <w:tc>
          <w:tcPr>
            <w:tcW w:w="3780" w:type="dxa"/>
            <w:tcBorders>
              <w:top w:val="nil"/>
              <w:left w:val="nil"/>
              <w:bottom w:val="nil"/>
              <w:right w:val="nil"/>
            </w:tcBorders>
          </w:tcPr>
          <w:p w14:paraId="63E25E52" w14:textId="125D9489" w:rsidR="00FC654D" w:rsidRPr="00AD5A40" w:rsidRDefault="00A878C2" w:rsidP="00692A9F">
            <w:pPr>
              <w:pStyle w:val="Caption"/>
              <w:spacing w:after="0"/>
              <w:contextualSpacing w:val="0"/>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
          <w:p w14:paraId="1B245080" w14:textId="64E5A470" w:rsidR="00D5715F" w:rsidRPr="00AD5A40" w:rsidRDefault="00FC654D" w:rsidP="00692A9F">
            <w:pPr>
              <w:pStyle w:val="Caption"/>
              <w:spacing w:after="0"/>
              <w:contextualSpacing w:val="0"/>
            </w:pPr>
            <w:r w:rsidRPr="00AD5A40">
              <w:t>0.</w:t>
            </w:r>
            <w:r w:rsidR="00D53141">
              <w:t>30</w:t>
            </w:r>
            <w:r w:rsidRPr="00AD5A40">
              <w:t xml:space="preserve"> (</w:t>
            </w:r>
            <w:r w:rsidR="00AC25F7">
              <w:t>regime</w:t>
            </w:r>
            <w:r w:rsidRPr="00AD5A40">
              <w:t xml:space="preserve"> 1)</w:t>
            </w:r>
          </w:p>
          <w:p w14:paraId="7E495251" w14:textId="7B411478" w:rsidR="00AE1859" w:rsidRPr="00AD5A40" w:rsidRDefault="00FC654D" w:rsidP="00692A9F">
            <w:pPr>
              <w:pStyle w:val="Caption"/>
              <w:spacing w:after="0"/>
              <w:contextualSpacing w:val="0"/>
            </w:pPr>
            <w:r w:rsidRPr="00AD5A40">
              <w:t>0.</w:t>
            </w:r>
            <w:r w:rsidR="00D53141">
              <w:t xml:space="preserve">30 </w:t>
            </w:r>
            <w:r w:rsidRPr="00AD5A40">
              <w:t>(</w:t>
            </w:r>
            <w:r w:rsidR="00AC25F7">
              <w:t>regime</w:t>
            </w:r>
            <w:r w:rsidRPr="00AD5A40">
              <w:t xml:space="preserve"> 2)</w:t>
            </w:r>
          </w:p>
        </w:tc>
      </w:tr>
      <w:tr w:rsidR="00FC654D" w:rsidRPr="00AD5A40" w14:paraId="69CD597C" w14:textId="77777777" w:rsidTr="00692A9F">
        <w:trPr>
          <w:cantSplit/>
        </w:trPr>
        <w:tc>
          <w:tcPr>
            <w:tcW w:w="2147" w:type="dxa"/>
            <w:tcBorders>
              <w:top w:val="nil"/>
              <w:left w:val="nil"/>
              <w:bottom w:val="nil"/>
              <w:right w:val="nil"/>
            </w:tcBorders>
          </w:tcPr>
          <w:p w14:paraId="2476EBA8" w14:textId="5A1D6413" w:rsidR="00FC654D" w:rsidRPr="00AD5A40" w:rsidRDefault="00FC654D" w:rsidP="00692A9F">
            <w:pPr>
              <w:pStyle w:val="Caption"/>
              <w:spacing w:after="0"/>
              <w:contextualSpacing w:val="0"/>
            </w:pPr>
            <w:r w:rsidRPr="00AD5A40">
              <w:t>Growth</w:t>
            </w:r>
          </w:p>
        </w:tc>
        <w:bookmarkStart w:id="9" w:name="_Hlk5259652"/>
        <w:tc>
          <w:tcPr>
            <w:tcW w:w="1448" w:type="dxa"/>
            <w:tcBorders>
              <w:top w:val="nil"/>
              <w:left w:val="nil"/>
              <w:bottom w:val="nil"/>
              <w:right w:val="nil"/>
            </w:tcBorders>
          </w:tcPr>
          <w:p w14:paraId="013B473B" w14:textId="23F468FF" w:rsidR="00FC654D" w:rsidRPr="00AD5A40" w:rsidRDefault="00BB18C3"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9"/>
          </w:p>
        </w:tc>
        <w:tc>
          <w:tcPr>
            <w:tcW w:w="3780" w:type="dxa"/>
            <w:tcBorders>
              <w:top w:val="nil"/>
              <w:left w:val="nil"/>
              <w:bottom w:val="nil"/>
              <w:right w:val="nil"/>
            </w:tcBorders>
          </w:tcPr>
          <w:p w14:paraId="5A284294" w14:textId="0FEE141B"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
          <w:p w14:paraId="558EFEAF" w14:textId="0ABB2D11" w:rsidR="00FC654D" w:rsidRPr="00AD5A40" w:rsidRDefault="00A86F1E" w:rsidP="00692A9F">
            <w:pPr>
              <w:pStyle w:val="Caption"/>
              <w:spacing w:after="0"/>
              <w:contextualSpacing w:val="0"/>
            </w:pPr>
            <w:r>
              <w:t>3</w:t>
            </w:r>
          </w:p>
        </w:tc>
      </w:tr>
      <w:tr w:rsidR="00FC654D" w:rsidRPr="00AD5A40" w14:paraId="55182102" w14:textId="77777777" w:rsidTr="00692A9F">
        <w:trPr>
          <w:cantSplit/>
        </w:trPr>
        <w:tc>
          <w:tcPr>
            <w:tcW w:w="2147" w:type="dxa"/>
            <w:tcBorders>
              <w:top w:val="nil"/>
              <w:left w:val="nil"/>
              <w:bottom w:val="nil"/>
              <w:right w:val="nil"/>
            </w:tcBorders>
          </w:tcPr>
          <w:p w14:paraId="7DF5E123" w14:textId="34952131"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CCB04C2" w14:textId="206B4C70" w:rsidR="00FC654D" w:rsidRPr="00AD5A40" w:rsidRDefault="00BB18C3"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
          <w:p w14:paraId="738268DB" w14:textId="4E5EEDED"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
          <w:p w14:paraId="6CFD865A" w14:textId="49BCA730" w:rsidR="00FC654D" w:rsidRPr="00AD5A40" w:rsidRDefault="00D137DA" w:rsidP="00692A9F">
            <w:pPr>
              <w:pStyle w:val="Caption"/>
              <w:spacing w:after="0"/>
              <w:contextualSpacing w:val="0"/>
            </w:pPr>
            <w:r>
              <w:t>30</w:t>
            </w:r>
          </w:p>
        </w:tc>
      </w:tr>
      <w:tr w:rsidR="00FC654D" w:rsidRPr="00AD5A40" w14:paraId="7719466A" w14:textId="77777777" w:rsidTr="00692A9F">
        <w:trPr>
          <w:cantSplit/>
        </w:trPr>
        <w:tc>
          <w:tcPr>
            <w:tcW w:w="2147" w:type="dxa"/>
            <w:tcBorders>
              <w:top w:val="nil"/>
              <w:left w:val="nil"/>
              <w:bottom w:val="nil"/>
              <w:right w:val="nil"/>
            </w:tcBorders>
          </w:tcPr>
          <w:p w14:paraId="5C234F4A" w14:textId="58272B0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1A5A3CC" w14:textId="0DEBBFDF" w:rsidR="00FC654D" w:rsidRPr="00AD5A40" w:rsidRDefault="00BB18C3"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
          <w:p w14:paraId="5A89A1C0" w14:textId="5279A32E" w:rsidR="00FC654D" w:rsidRPr="00AD5A40" w:rsidRDefault="00FC654D" w:rsidP="00692A9F">
            <w:pPr>
              <w:pStyle w:val="Caption"/>
              <w:spacing w:after="0"/>
              <w:contextualSpacing w:val="0"/>
            </w:pPr>
            <w:r w:rsidRPr="00AD5A40">
              <w:t>Lognormal growth error term</w:t>
            </w:r>
          </w:p>
        </w:tc>
        <w:tc>
          <w:tcPr>
            <w:tcW w:w="1975" w:type="dxa"/>
            <w:tcBorders>
              <w:top w:val="nil"/>
              <w:left w:val="nil"/>
              <w:bottom w:val="nil"/>
              <w:right w:val="nil"/>
            </w:tcBorders>
          </w:tcPr>
          <w:p w14:paraId="6D0F1804" w14:textId="6566B740" w:rsidR="00FC654D" w:rsidRPr="00AD5A40" w:rsidRDefault="00FC654D" w:rsidP="00692A9F">
            <w:pPr>
              <w:pStyle w:val="Caption"/>
              <w:spacing w:after="0"/>
              <w:contextualSpacing w:val="0"/>
            </w:pPr>
            <w:r w:rsidRPr="00AD5A40">
              <w:t>0.</w:t>
            </w:r>
            <w:r w:rsidR="00A86F1E">
              <w:t>1</w:t>
            </w:r>
          </w:p>
        </w:tc>
      </w:tr>
      <w:tr w:rsidR="00FC654D" w:rsidRPr="00AD5A40" w14:paraId="580E54D4" w14:textId="77777777" w:rsidTr="00692A9F">
        <w:trPr>
          <w:cantSplit/>
        </w:trPr>
        <w:tc>
          <w:tcPr>
            <w:tcW w:w="2147" w:type="dxa"/>
            <w:tcBorders>
              <w:top w:val="nil"/>
              <w:left w:val="nil"/>
              <w:bottom w:val="nil"/>
              <w:right w:val="nil"/>
            </w:tcBorders>
          </w:tcPr>
          <w:p w14:paraId="6B13DD81" w14:textId="71AB2174"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74258F01" w14:textId="38D922DB" w:rsidR="00FC654D" w:rsidRPr="00AD5A40" w:rsidRDefault="00FC654D" w:rsidP="00692A9F">
            <w:pPr>
              <w:pStyle w:val="Caption"/>
              <w:spacing w:after="0"/>
              <w:contextualSpacing w:val="0"/>
              <w:jc w:val="center"/>
              <w:rPr>
                <w:i/>
              </w:rPr>
            </w:pPr>
            <w:r w:rsidRPr="00AD5A40">
              <w:rPr>
                <w:i/>
              </w:rPr>
              <w:t>a</w:t>
            </w:r>
          </w:p>
        </w:tc>
        <w:tc>
          <w:tcPr>
            <w:tcW w:w="3780" w:type="dxa"/>
            <w:tcBorders>
              <w:top w:val="nil"/>
              <w:left w:val="nil"/>
              <w:bottom w:val="nil"/>
              <w:right w:val="nil"/>
            </w:tcBorders>
          </w:tcPr>
          <w:p w14:paraId="5FEBFDFE" w14:textId="55B4D474" w:rsidR="00FC654D" w:rsidRPr="00AD5A40" w:rsidRDefault="00FC654D" w:rsidP="00692A9F">
            <w:pPr>
              <w:pStyle w:val="Caption"/>
              <w:spacing w:after="0"/>
              <w:contextualSpacing w:val="0"/>
            </w:pPr>
            <w:r w:rsidRPr="00AD5A40">
              <w:t>Multiplier of length-weight function</w:t>
            </w:r>
            <w:r w:rsidR="0089321B" w:rsidRPr="00AD5A40">
              <w:t xml:space="preserve"> (g/cm)</w:t>
            </w:r>
          </w:p>
        </w:tc>
        <w:tc>
          <w:tcPr>
            <w:tcW w:w="1975" w:type="dxa"/>
            <w:tcBorders>
              <w:top w:val="nil"/>
              <w:left w:val="nil"/>
              <w:bottom w:val="nil"/>
              <w:right w:val="nil"/>
            </w:tcBorders>
          </w:tcPr>
          <w:p w14:paraId="7B7BD103" w14:textId="5632A0F1" w:rsidR="00FC654D" w:rsidRPr="00AD5A40" w:rsidRDefault="00FC654D" w:rsidP="00692A9F">
            <w:pPr>
              <w:pStyle w:val="Caption"/>
              <w:spacing w:after="0"/>
              <w:contextualSpacing w:val="0"/>
            </w:pPr>
            <w:r w:rsidRPr="00AD5A40">
              <w:t>1.35e-6</w:t>
            </w:r>
            <w:r w:rsidR="0089321B" w:rsidRPr="00AD5A40">
              <w:t xml:space="preserve"> </w:t>
            </w:r>
          </w:p>
        </w:tc>
      </w:tr>
      <w:tr w:rsidR="00FC654D" w:rsidRPr="00AD5A40" w14:paraId="2CBD73EB" w14:textId="77777777" w:rsidTr="00692A9F">
        <w:trPr>
          <w:cantSplit/>
        </w:trPr>
        <w:tc>
          <w:tcPr>
            <w:tcW w:w="2147" w:type="dxa"/>
            <w:tcBorders>
              <w:top w:val="nil"/>
              <w:left w:val="nil"/>
              <w:bottom w:val="nil"/>
              <w:right w:val="nil"/>
            </w:tcBorders>
          </w:tcPr>
          <w:p w14:paraId="0486BD2F" w14:textId="4D2F64E3"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14715E" w14:textId="7D1AFD3A" w:rsidR="00FC654D" w:rsidRPr="00AD5A40" w:rsidRDefault="00FC654D" w:rsidP="00692A9F">
            <w:pPr>
              <w:pStyle w:val="Caption"/>
              <w:spacing w:after="0"/>
              <w:contextualSpacing w:val="0"/>
              <w:jc w:val="center"/>
              <w:rPr>
                <w:i/>
              </w:rPr>
            </w:pPr>
            <w:r w:rsidRPr="00AD5A40">
              <w:rPr>
                <w:i/>
              </w:rPr>
              <w:t>b</w:t>
            </w:r>
          </w:p>
        </w:tc>
        <w:tc>
          <w:tcPr>
            <w:tcW w:w="3780" w:type="dxa"/>
            <w:tcBorders>
              <w:top w:val="nil"/>
              <w:left w:val="nil"/>
              <w:bottom w:val="nil"/>
              <w:right w:val="nil"/>
            </w:tcBorders>
          </w:tcPr>
          <w:p w14:paraId="6B4DECF3" w14:textId="44A2C5A3" w:rsidR="00FC654D" w:rsidRPr="00AD5A40" w:rsidRDefault="00FC654D" w:rsidP="00692A9F">
            <w:pPr>
              <w:pStyle w:val="Caption"/>
              <w:spacing w:after="0"/>
              <w:contextualSpacing w:val="0"/>
            </w:pPr>
            <w:r w:rsidRPr="00AD5A40">
              <w:t>Exponent of length-weight function</w:t>
            </w:r>
          </w:p>
        </w:tc>
        <w:tc>
          <w:tcPr>
            <w:tcW w:w="1975" w:type="dxa"/>
            <w:tcBorders>
              <w:top w:val="nil"/>
              <w:left w:val="nil"/>
              <w:bottom w:val="nil"/>
              <w:right w:val="nil"/>
            </w:tcBorders>
          </w:tcPr>
          <w:p w14:paraId="27882342" w14:textId="7D080468" w:rsidR="00FC654D" w:rsidRPr="00AD5A40" w:rsidRDefault="00FC654D" w:rsidP="00692A9F">
            <w:pPr>
              <w:pStyle w:val="Caption"/>
              <w:spacing w:after="0"/>
              <w:contextualSpacing w:val="0"/>
            </w:pPr>
            <w:r w:rsidRPr="00AD5A40">
              <w:t>3.427</w:t>
            </w:r>
          </w:p>
        </w:tc>
      </w:tr>
      <w:tr w:rsidR="00FC654D" w:rsidRPr="00AD5A40" w14:paraId="59D8B8DA" w14:textId="77777777" w:rsidTr="00692A9F">
        <w:trPr>
          <w:cantSplit/>
        </w:trPr>
        <w:tc>
          <w:tcPr>
            <w:tcW w:w="2147" w:type="dxa"/>
            <w:tcBorders>
              <w:top w:val="nil"/>
              <w:left w:val="nil"/>
              <w:bottom w:val="nil"/>
              <w:right w:val="nil"/>
            </w:tcBorders>
          </w:tcPr>
          <w:p w14:paraId="7F30E0EA" w14:textId="79D916F5" w:rsidR="00FC654D" w:rsidRPr="00AD5A40" w:rsidRDefault="00FC654D" w:rsidP="00692A9F">
            <w:pPr>
              <w:pStyle w:val="Caption"/>
              <w:spacing w:after="0"/>
              <w:contextualSpacing w:val="0"/>
            </w:pPr>
            <w:r w:rsidRPr="00AD5A40">
              <w:t>Survival</w:t>
            </w:r>
          </w:p>
        </w:tc>
        <w:tc>
          <w:tcPr>
            <w:tcW w:w="1448" w:type="dxa"/>
            <w:tcBorders>
              <w:top w:val="nil"/>
              <w:left w:val="nil"/>
              <w:bottom w:val="nil"/>
              <w:right w:val="nil"/>
            </w:tcBorders>
          </w:tcPr>
          <w:p w14:paraId="11315E7B" w14:textId="478A1F28" w:rsidR="00FC654D" w:rsidRPr="00AD5A40" w:rsidRDefault="00FC654D" w:rsidP="00692A9F">
            <w:pPr>
              <w:pStyle w:val="Caption"/>
              <w:spacing w:after="0"/>
              <w:contextualSpacing w:val="0"/>
              <w:jc w:val="center"/>
              <w:rPr>
                <w:i/>
              </w:rPr>
            </w:pPr>
            <w:r w:rsidRPr="00AD5A40">
              <w:rPr>
                <w:i/>
              </w:rPr>
              <w:t>M</w:t>
            </w:r>
          </w:p>
        </w:tc>
        <w:tc>
          <w:tcPr>
            <w:tcW w:w="3780" w:type="dxa"/>
            <w:tcBorders>
              <w:top w:val="nil"/>
              <w:left w:val="nil"/>
              <w:bottom w:val="nil"/>
              <w:right w:val="nil"/>
            </w:tcBorders>
          </w:tcPr>
          <w:p w14:paraId="2E0256B2" w14:textId="2CDE63E5" w:rsidR="00FC654D" w:rsidRPr="00AD5A40" w:rsidRDefault="00FC654D" w:rsidP="00692A9F">
            <w:pPr>
              <w:pStyle w:val="Caption"/>
              <w:spacing w:after="0"/>
              <w:contextualSpacing w:val="0"/>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
          <w:p w14:paraId="2AC4C57B" w14:textId="5C8E7E2A" w:rsidR="00FC654D" w:rsidRPr="00AD5A40" w:rsidRDefault="00FC654D" w:rsidP="00692A9F">
            <w:pPr>
              <w:pStyle w:val="Caption"/>
              <w:spacing w:after="0"/>
              <w:contextualSpacing w:val="0"/>
            </w:pPr>
            <w:r w:rsidRPr="00AD5A40">
              <w:t>0.25</w:t>
            </w:r>
          </w:p>
        </w:tc>
      </w:tr>
      <w:tr w:rsidR="00041698" w:rsidRPr="00AD5A40" w14:paraId="01013C90" w14:textId="77777777" w:rsidTr="00692A9F">
        <w:trPr>
          <w:cantSplit/>
        </w:trPr>
        <w:tc>
          <w:tcPr>
            <w:tcW w:w="2147" w:type="dxa"/>
            <w:tcBorders>
              <w:top w:val="nil"/>
              <w:left w:val="nil"/>
              <w:bottom w:val="nil"/>
              <w:right w:val="nil"/>
            </w:tcBorders>
          </w:tcPr>
          <w:p w14:paraId="3D9C3368" w14:textId="1B93CEB9" w:rsidR="00041698" w:rsidRPr="00AD5A40" w:rsidRDefault="004E56FA" w:rsidP="00692A9F">
            <w:pPr>
              <w:pStyle w:val="Caption"/>
              <w:spacing w:after="0"/>
              <w:contextualSpacing w:val="0"/>
            </w:pPr>
            <w:r w:rsidRPr="00AD5A40">
              <w:t>Recruitment</w:t>
            </w:r>
          </w:p>
        </w:tc>
        <w:tc>
          <w:tcPr>
            <w:tcW w:w="1448" w:type="dxa"/>
            <w:tcBorders>
              <w:top w:val="nil"/>
              <w:left w:val="nil"/>
              <w:bottom w:val="nil"/>
              <w:right w:val="nil"/>
            </w:tcBorders>
          </w:tcPr>
          <w:p w14:paraId="2C6CE7C9" w14:textId="74D90C79" w:rsidR="00041698" w:rsidRPr="00AD5A40" w:rsidRDefault="00151783" w:rsidP="00692A9F">
            <w:pPr>
              <w:pStyle w:val="Caption"/>
              <w:spacing w:after="0"/>
              <w:contextualSpacing w:val="0"/>
              <w:jc w:val="center"/>
              <w:rPr>
                <w:i/>
              </w:rPr>
            </w:pPr>
            <w:r w:rsidRPr="00AD5A40">
              <w:rPr>
                <w:i/>
              </w:rPr>
              <w:t>r</w:t>
            </w:r>
          </w:p>
        </w:tc>
        <w:tc>
          <w:tcPr>
            <w:tcW w:w="3780" w:type="dxa"/>
            <w:tcBorders>
              <w:top w:val="nil"/>
              <w:left w:val="nil"/>
              <w:bottom w:val="nil"/>
              <w:right w:val="nil"/>
            </w:tcBorders>
          </w:tcPr>
          <w:p w14:paraId="6904DD0A" w14:textId="3301AFB8" w:rsidR="00041698" w:rsidRPr="00AD5A40" w:rsidRDefault="00D37AF4" w:rsidP="00692A9F">
            <w:pPr>
              <w:pStyle w:val="Caption"/>
              <w:spacing w:after="0"/>
              <w:contextualSpacing w:val="0"/>
            </w:pPr>
            <w:r w:rsidRPr="00AD5A40">
              <w:t>Slope of maturity ogive</w:t>
            </w:r>
          </w:p>
        </w:tc>
        <w:tc>
          <w:tcPr>
            <w:tcW w:w="1975" w:type="dxa"/>
            <w:tcBorders>
              <w:top w:val="nil"/>
              <w:left w:val="nil"/>
              <w:bottom w:val="nil"/>
              <w:right w:val="nil"/>
            </w:tcBorders>
          </w:tcPr>
          <w:p w14:paraId="7AA0AC5C" w14:textId="0A984273" w:rsidR="00041698" w:rsidRPr="00AD5A40" w:rsidRDefault="00041698" w:rsidP="00692A9F">
            <w:pPr>
              <w:pStyle w:val="Caption"/>
              <w:spacing w:after="0"/>
              <w:contextualSpacing w:val="0"/>
            </w:pPr>
            <w:r w:rsidRPr="00AD5A40">
              <w:t>-0.1034</w:t>
            </w:r>
          </w:p>
        </w:tc>
      </w:tr>
      <w:tr w:rsidR="00FC654D" w:rsidRPr="00AD5A40" w14:paraId="601257A0" w14:textId="77777777" w:rsidTr="00692A9F">
        <w:trPr>
          <w:cantSplit/>
        </w:trPr>
        <w:tc>
          <w:tcPr>
            <w:tcW w:w="2147" w:type="dxa"/>
            <w:tcBorders>
              <w:top w:val="nil"/>
              <w:left w:val="nil"/>
              <w:bottom w:val="nil"/>
              <w:right w:val="nil"/>
            </w:tcBorders>
          </w:tcPr>
          <w:p w14:paraId="088782C5" w14:textId="3B6D1FF9"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51B06315" w14:textId="49C2FF52" w:rsidR="00FC654D" w:rsidRPr="00AD5A40" w:rsidRDefault="00FC654D" w:rsidP="00692A9F">
            <w:pPr>
              <w:pStyle w:val="Caption"/>
              <w:spacing w:after="0"/>
              <w:contextualSpacing w:val="0"/>
              <w:jc w:val="center"/>
              <w:rPr>
                <w:i/>
              </w:rPr>
            </w:pPr>
            <w:r w:rsidRPr="00AD5A40">
              <w:rPr>
                <w:i/>
              </w:rPr>
              <w:t>L</w:t>
            </w:r>
            <w:r w:rsidRPr="00AD5A40">
              <w:rPr>
                <w:i/>
                <w:vertAlign w:val="subscript"/>
              </w:rPr>
              <w:t>50</w:t>
            </w:r>
          </w:p>
        </w:tc>
        <w:tc>
          <w:tcPr>
            <w:tcW w:w="3780" w:type="dxa"/>
            <w:tcBorders>
              <w:top w:val="nil"/>
              <w:left w:val="nil"/>
              <w:bottom w:val="nil"/>
              <w:right w:val="nil"/>
            </w:tcBorders>
          </w:tcPr>
          <w:p w14:paraId="76D5FA36" w14:textId="16D10319" w:rsidR="00FC654D" w:rsidRPr="00AD5A40" w:rsidRDefault="00FC654D" w:rsidP="00692A9F">
            <w:pPr>
              <w:pStyle w:val="Caption"/>
              <w:spacing w:after="0"/>
              <w:contextualSpacing w:val="0"/>
            </w:pPr>
            <w:r w:rsidRPr="00AD5A40">
              <w:t>Length at 50% maturity</w:t>
            </w:r>
            <w:r w:rsidR="0089321B" w:rsidRPr="00AD5A40">
              <w:t xml:space="preserve"> (cm)</w:t>
            </w:r>
          </w:p>
        </w:tc>
        <w:tc>
          <w:tcPr>
            <w:tcW w:w="1975" w:type="dxa"/>
            <w:tcBorders>
              <w:top w:val="nil"/>
              <w:left w:val="nil"/>
              <w:bottom w:val="nil"/>
              <w:right w:val="nil"/>
            </w:tcBorders>
          </w:tcPr>
          <w:p w14:paraId="09ECE4CE" w14:textId="3090F1C9" w:rsidR="00FC654D" w:rsidRPr="00AD5A40" w:rsidRDefault="00A86F1E" w:rsidP="00692A9F">
            <w:pPr>
              <w:pStyle w:val="Caption"/>
              <w:spacing w:after="0"/>
              <w:contextualSpacing w:val="0"/>
            </w:pPr>
            <w:r>
              <w:t>44</w:t>
            </w:r>
          </w:p>
        </w:tc>
      </w:tr>
      <w:tr w:rsidR="00FC654D" w:rsidRPr="00AD5A40" w14:paraId="3BB7FD56" w14:textId="77777777" w:rsidTr="00692A9F">
        <w:trPr>
          <w:cantSplit/>
        </w:trPr>
        <w:tc>
          <w:tcPr>
            <w:tcW w:w="2147" w:type="dxa"/>
            <w:tcBorders>
              <w:top w:val="nil"/>
              <w:left w:val="nil"/>
              <w:bottom w:val="nil"/>
              <w:right w:val="nil"/>
            </w:tcBorders>
          </w:tcPr>
          <w:p w14:paraId="0C5C6066" w14:textId="64706667"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4EEAE97E" w14:textId="5C7B6665" w:rsidR="00FC654D" w:rsidRPr="00AD5A40" w:rsidRDefault="00FC654D" w:rsidP="00692A9F">
            <w:pPr>
              <w:pStyle w:val="Caption"/>
              <w:spacing w:after="0"/>
              <w:contextualSpacing w:val="0"/>
              <w:jc w:val="center"/>
              <w:rPr>
                <w:i/>
              </w:rPr>
            </w:pPr>
            <w:r w:rsidRPr="00AD5A40">
              <w:rPr>
                <w:i/>
              </w:rPr>
              <w:t>h</w:t>
            </w:r>
          </w:p>
        </w:tc>
        <w:tc>
          <w:tcPr>
            <w:tcW w:w="3780" w:type="dxa"/>
            <w:tcBorders>
              <w:top w:val="nil"/>
              <w:left w:val="nil"/>
              <w:bottom w:val="nil"/>
              <w:right w:val="nil"/>
            </w:tcBorders>
          </w:tcPr>
          <w:p w14:paraId="250C68B5" w14:textId="74FDA2D9" w:rsidR="00FC654D" w:rsidRPr="00AD5A40" w:rsidRDefault="00FC654D" w:rsidP="00692A9F">
            <w:pPr>
              <w:pStyle w:val="Caption"/>
              <w:spacing w:after="0"/>
              <w:contextualSpacing w:val="0"/>
            </w:pPr>
            <w:r w:rsidRPr="00AD5A40">
              <w:t xml:space="preserve">Steepness of </w:t>
            </w:r>
            <w:proofErr w:type="spellStart"/>
            <w:r w:rsidRPr="00AD5A40">
              <w:t>Beverton</w:t>
            </w:r>
            <w:proofErr w:type="spellEnd"/>
            <w:r w:rsidRPr="00AD5A40">
              <w:t>-Holt SRR</w:t>
            </w:r>
          </w:p>
        </w:tc>
        <w:tc>
          <w:tcPr>
            <w:tcW w:w="1975" w:type="dxa"/>
            <w:tcBorders>
              <w:top w:val="nil"/>
              <w:left w:val="nil"/>
              <w:bottom w:val="nil"/>
              <w:right w:val="nil"/>
            </w:tcBorders>
          </w:tcPr>
          <w:p w14:paraId="6819AABD" w14:textId="4360CECF" w:rsidR="00FC654D" w:rsidRPr="00AD5A40" w:rsidRDefault="00FC654D" w:rsidP="00692A9F">
            <w:pPr>
              <w:pStyle w:val="Caption"/>
              <w:spacing w:after="0"/>
              <w:contextualSpacing w:val="0"/>
            </w:pPr>
            <w:r w:rsidRPr="00AD5A40">
              <w:t>0.9</w:t>
            </w:r>
          </w:p>
        </w:tc>
      </w:tr>
      <w:tr w:rsidR="00FC654D" w:rsidRPr="00AD5A40" w14:paraId="16372E18" w14:textId="77777777" w:rsidTr="00692A9F">
        <w:trPr>
          <w:cantSplit/>
        </w:trPr>
        <w:tc>
          <w:tcPr>
            <w:tcW w:w="2147" w:type="dxa"/>
            <w:tcBorders>
              <w:top w:val="nil"/>
              <w:left w:val="nil"/>
              <w:bottom w:val="nil"/>
              <w:right w:val="nil"/>
            </w:tcBorders>
          </w:tcPr>
          <w:p w14:paraId="663B0591" w14:textId="47155A2E"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01517B79" w14:textId="53F340AC" w:rsidR="00FC654D" w:rsidRPr="00AD5A40" w:rsidRDefault="00FC654D" w:rsidP="00692A9F">
            <w:pPr>
              <w:pStyle w:val="Caption"/>
              <w:spacing w:after="0"/>
              <w:contextualSpacing w:val="0"/>
              <w:jc w:val="center"/>
              <w:rPr>
                <w:i/>
              </w:rPr>
            </w:pPr>
            <w:r w:rsidRPr="00AD5A40">
              <w:rPr>
                <w:i/>
              </w:rPr>
              <w:t>R</w:t>
            </w:r>
            <w:r w:rsidRPr="00AD5A40">
              <w:rPr>
                <w:i/>
                <w:vertAlign w:val="subscript"/>
              </w:rPr>
              <w:t>0</w:t>
            </w:r>
          </w:p>
        </w:tc>
        <w:tc>
          <w:tcPr>
            <w:tcW w:w="3780" w:type="dxa"/>
            <w:tcBorders>
              <w:top w:val="nil"/>
              <w:left w:val="nil"/>
              <w:bottom w:val="nil"/>
              <w:right w:val="nil"/>
            </w:tcBorders>
          </w:tcPr>
          <w:p w14:paraId="2DFA84BC" w14:textId="573337D9" w:rsidR="00FC654D" w:rsidRPr="00AD5A40" w:rsidRDefault="00FC654D" w:rsidP="00692A9F">
            <w:pPr>
              <w:pStyle w:val="Caption"/>
              <w:spacing w:after="0"/>
              <w:contextualSpacing w:val="0"/>
            </w:pPr>
            <w:r w:rsidRPr="00AD5A40">
              <w:t>Maximum number of recruits per year</w:t>
            </w:r>
          </w:p>
        </w:tc>
        <w:tc>
          <w:tcPr>
            <w:tcW w:w="1975" w:type="dxa"/>
            <w:tcBorders>
              <w:top w:val="nil"/>
              <w:left w:val="nil"/>
              <w:bottom w:val="nil"/>
              <w:right w:val="nil"/>
            </w:tcBorders>
          </w:tcPr>
          <w:p w14:paraId="7EC2E77A" w14:textId="53F0B36B" w:rsidR="00FC654D" w:rsidRPr="00AD5A40" w:rsidRDefault="00FC654D" w:rsidP="00692A9F">
            <w:pPr>
              <w:pStyle w:val="Caption"/>
              <w:spacing w:after="0"/>
              <w:contextualSpacing w:val="0"/>
            </w:pPr>
            <w:r w:rsidRPr="00AD5A40">
              <w:t>12</w:t>
            </w:r>
          </w:p>
        </w:tc>
      </w:tr>
      <w:tr w:rsidR="00FC654D" w:rsidRPr="00AD5A40" w14:paraId="7D5D61EC" w14:textId="77777777" w:rsidTr="00CE42D9">
        <w:trPr>
          <w:cantSplit/>
          <w:trHeight w:val="106"/>
        </w:trPr>
        <w:tc>
          <w:tcPr>
            <w:tcW w:w="2147" w:type="dxa"/>
            <w:tcBorders>
              <w:top w:val="nil"/>
              <w:left w:val="nil"/>
              <w:bottom w:val="single" w:sz="12" w:space="0" w:color="auto"/>
              <w:right w:val="nil"/>
            </w:tcBorders>
          </w:tcPr>
          <w:p w14:paraId="0E0089C3" w14:textId="19316B9B" w:rsidR="00FC654D" w:rsidRPr="00AD5A40" w:rsidRDefault="00FC654D" w:rsidP="00692A9F">
            <w:pPr>
              <w:pStyle w:val="Caption"/>
              <w:spacing w:after="0"/>
              <w:contextualSpacing w:val="0"/>
            </w:pPr>
            <w:r w:rsidRPr="00AD5A40">
              <w:t>Recruitment</w:t>
            </w:r>
          </w:p>
        </w:tc>
        <w:tc>
          <w:tcPr>
            <w:tcW w:w="1448" w:type="dxa"/>
            <w:tcBorders>
              <w:top w:val="nil"/>
              <w:left w:val="nil"/>
              <w:bottom w:val="single" w:sz="12" w:space="0" w:color="auto"/>
              <w:right w:val="nil"/>
            </w:tcBorders>
          </w:tcPr>
          <w:p w14:paraId="45B1C000" w14:textId="02828D27" w:rsidR="00FC654D" w:rsidRPr="00AD5A40" w:rsidRDefault="00BB18C3"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
          <w:p w14:paraId="4F1FA8C0" w14:textId="03FF4FF5" w:rsidR="00FC654D" w:rsidRPr="00AD5A40" w:rsidRDefault="00FC654D" w:rsidP="00692A9F">
            <w:pPr>
              <w:pStyle w:val="Caption"/>
              <w:spacing w:after="0"/>
              <w:contextualSpacing w:val="0"/>
            </w:pPr>
            <w:r w:rsidRPr="00AD5A40">
              <w:t>Variation in recruitment</w:t>
            </w:r>
          </w:p>
        </w:tc>
        <w:tc>
          <w:tcPr>
            <w:tcW w:w="1975" w:type="dxa"/>
            <w:tcBorders>
              <w:top w:val="nil"/>
              <w:left w:val="nil"/>
              <w:bottom w:val="single" w:sz="12" w:space="0" w:color="auto"/>
              <w:right w:val="nil"/>
            </w:tcBorders>
          </w:tcPr>
          <w:p w14:paraId="0C99A50C" w14:textId="54BF4766" w:rsidR="00FC654D" w:rsidRPr="00AD5A40" w:rsidRDefault="00FC654D" w:rsidP="00692A9F">
            <w:pPr>
              <w:pStyle w:val="Caption"/>
              <w:spacing w:after="0"/>
              <w:contextualSpacing w:val="0"/>
            </w:pPr>
            <w:r w:rsidRPr="00AD5A40">
              <w:t>0.1</w:t>
            </w:r>
          </w:p>
        </w:tc>
      </w:tr>
    </w:tbl>
    <w:p w14:paraId="5648D89C" w14:textId="6F46FF41" w:rsidR="00CF36A9" w:rsidRPr="00AD5A40" w:rsidRDefault="007B4FD6" w:rsidP="00AD5A40">
      <w:pPr>
        <w:pStyle w:val="Caption"/>
        <w:spacing w:line="276" w:lineRule="auto"/>
      </w:pPr>
      <w:bookmarkStart w:id="10"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10"/>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4467A0" w:rsidRPr="00AD5A40" w14:paraId="7CECF20E" w14:textId="79F1B466" w:rsidTr="00087FC7">
        <w:trPr>
          <w:trHeight w:val="9"/>
        </w:trPr>
        <w:tc>
          <w:tcPr>
            <w:tcW w:w="889" w:type="dxa"/>
            <w:vAlign w:val="center"/>
          </w:tcPr>
          <w:p w14:paraId="69EBCA52" w14:textId="77777777" w:rsidR="004467A0" w:rsidRPr="00AD5A40" w:rsidRDefault="004467A0" w:rsidP="00087FC7">
            <w:pPr>
              <w:spacing w:line="276" w:lineRule="auto"/>
              <w:jc w:val="center"/>
              <w:rPr>
                <w:sz w:val="20"/>
                <w:szCs w:val="20"/>
              </w:rPr>
            </w:pPr>
            <w:r w:rsidRPr="00AD5A40">
              <w:rPr>
                <w:sz w:val="20"/>
                <w:szCs w:val="20"/>
              </w:rPr>
              <w:t>1</w:t>
            </w:r>
          </w:p>
        </w:tc>
        <w:tc>
          <w:tcPr>
            <w:tcW w:w="1104" w:type="dxa"/>
            <w:vAlign w:val="center"/>
          </w:tcPr>
          <w:p w14:paraId="15BD9644" w14:textId="77777777" w:rsidR="004467A0" w:rsidRPr="00AD5A40" w:rsidRDefault="004467A0" w:rsidP="00087FC7">
            <w:pPr>
              <w:spacing w:line="276" w:lineRule="auto"/>
              <w:jc w:val="center"/>
              <w:rPr>
                <w:sz w:val="20"/>
                <w:szCs w:val="20"/>
              </w:rPr>
            </w:pPr>
            <w:r w:rsidRPr="00AD5A40">
              <w:rPr>
                <w:sz w:val="20"/>
                <w:szCs w:val="20"/>
              </w:rPr>
              <w:t>No spatial breaks</w:t>
            </w:r>
          </w:p>
        </w:tc>
        <w:tc>
          <w:tcPr>
            <w:tcW w:w="956" w:type="dxa"/>
            <w:vAlign w:val="center"/>
          </w:tcPr>
          <w:p w14:paraId="253A6674" w14:textId="77777777" w:rsidR="004467A0" w:rsidRPr="00AD5A40" w:rsidRDefault="004467A0" w:rsidP="00087FC7">
            <w:pPr>
              <w:spacing w:line="276" w:lineRule="auto"/>
              <w:jc w:val="center"/>
              <w:rPr>
                <w:sz w:val="20"/>
                <w:szCs w:val="20"/>
              </w:rPr>
            </w:pPr>
            <w:r w:rsidRPr="00AD5A40">
              <w:rPr>
                <w:sz w:val="20"/>
                <w:szCs w:val="20"/>
              </w:rPr>
              <w:t>None</w:t>
            </w:r>
          </w:p>
        </w:tc>
        <w:tc>
          <w:tcPr>
            <w:tcW w:w="1070" w:type="dxa"/>
            <w:vAlign w:val="center"/>
          </w:tcPr>
          <w:p w14:paraId="4C792903" w14:textId="7780376F" w:rsidR="004467A0" w:rsidRPr="004467A0" w:rsidRDefault="004467A0" w:rsidP="00087FC7">
            <w:pPr>
              <w:spacing w:line="276" w:lineRule="auto"/>
              <w:jc w:val="center"/>
              <w:rPr>
                <w:sz w:val="20"/>
                <w:szCs w:val="20"/>
              </w:rPr>
            </w:pPr>
            <w:r w:rsidRPr="00980E8B">
              <w:rPr>
                <w:color w:val="000000"/>
                <w:sz w:val="22"/>
                <w:szCs w:val="22"/>
              </w:rPr>
              <w:t>0.96, 0.74</w:t>
            </w:r>
          </w:p>
        </w:tc>
        <w:tc>
          <w:tcPr>
            <w:tcW w:w="1069" w:type="dxa"/>
            <w:vAlign w:val="center"/>
          </w:tcPr>
          <w:p w14:paraId="5F272CC2" w14:textId="0CDB90DE" w:rsidR="004467A0" w:rsidRPr="004467A0" w:rsidRDefault="004467A0" w:rsidP="00087FC7">
            <w:pPr>
              <w:spacing w:line="276" w:lineRule="auto"/>
              <w:jc w:val="center"/>
              <w:rPr>
                <w:sz w:val="20"/>
                <w:szCs w:val="20"/>
              </w:rPr>
            </w:pPr>
            <w:r w:rsidRPr="00980E8B">
              <w:rPr>
                <w:color w:val="000000"/>
                <w:sz w:val="22"/>
                <w:szCs w:val="22"/>
              </w:rPr>
              <w:t>0.86, 0.86, 0.82</w:t>
            </w:r>
          </w:p>
        </w:tc>
        <w:tc>
          <w:tcPr>
            <w:tcW w:w="1070" w:type="dxa"/>
            <w:vAlign w:val="center"/>
          </w:tcPr>
          <w:p w14:paraId="4684E5DA" w14:textId="08857FBC" w:rsidR="004467A0" w:rsidRPr="004467A0" w:rsidRDefault="004467A0" w:rsidP="00087FC7">
            <w:pPr>
              <w:spacing w:line="276" w:lineRule="auto"/>
              <w:jc w:val="center"/>
              <w:rPr>
                <w:sz w:val="20"/>
                <w:szCs w:val="20"/>
              </w:rPr>
            </w:pPr>
            <w:r w:rsidRPr="00980E8B">
              <w:rPr>
                <w:color w:val="000000"/>
                <w:sz w:val="22"/>
                <w:szCs w:val="22"/>
              </w:rPr>
              <w:t>0.96, 0.02</w:t>
            </w:r>
          </w:p>
        </w:tc>
        <w:tc>
          <w:tcPr>
            <w:tcW w:w="1069" w:type="dxa"/>
            <w:vAlign w:val="center"/>
          </w:tcPr>
          <w:p w14:paraId="32C3F4B3" w14:textId="04820B8B" w:rsidR="004467A0" w:rsidRPr="004467A0" w:rsidRDefault="004467A0" w:rsidP="00087FC7">
            <w:pPr>
              <w:spacing w:line="276" w:lineRule="auto"/>
              <w:jc w:val="center"/>
              <w:rPr>
                <w:sz w:val="20"/>
                <w:szCs w:val="20"/>
              </w:rPr>
            </w:pPr>
            <w:r w:rsidRPr="00980E8B">
              <w:rPr>
                <w:color w:val="000000"/>
                <w:sz w:val="22"/>
                <w:szCs w:val="22"/>
              </w:rPr>
              <w:t>0.95, 0.93, 0.75</w:t>
            </w:r>
          </w:p>
        </w:tc>
        <w:tc>
          <w:tcPr>
            <w:tcW w:w="1062" w:type="dxa"/>
            <w:vAlign w:val="center"/>
          </w:tcPr>
          <w:p w14:paraId="14C929A7" w14:textId="0C018879" w:rsidR="004467A0" w:rsidRPr="004467A0" w:rsidRDefault="004467A0" w:rsidP="00087FC7">
            <w:pPr>
              <w:spacing w:line="276" w:lineRule="auto"/>
              <w:jc w:val="center"/>
              <w:rPr>
                <w:sz w:val="20"/>
                <w:szCs w:val="20"/>
              </w:rPr>
            </w:pPr>
            <w:r w:rsidRPr="00980E8B">
              <w:rPr>
                <w:color w:val="000000"/>
                <w:sz w:val="22"/>
                <w:szCs w:val="22"/>
              </w:rPr>
              <w:t>0.95, 0.01</w:t>
            </w:r>
          </w:p>
        </w:tc>
        <w:tc>
          <w:tcPr>
            <w:tcW w:w="1061" w:type="dxa"/>
            <w:vAlign w:val="center"/>
          </w:tcPr>
          <w:p w14:paraId="48A29355" w14:textId="31DD4D8B" w:rsidR="004467A0" w:rsidRPr="004467A0" w:rsidRDefault="004467A0" w:rsidP="00087FC7">
            <w:pPr>
              <w:spacing w:line="276" w:lineRule="auto"/>
              <w:jc w:val="center"/>
              <w:rPr>
                <w:sz w:val="20"/>
                <w:szCs w:val="20"/>
              </w:rPr>
            </w:pPr>
            <w:r w:rsidRPr="00980E8B">
              <w:rPr>
                <w:color w:val="000000"/>
                <w:sz w:val="22"/>
                <w:szCs w:val="22"/>
              </w:rPr>
              <w:t>0.95, 0.91, 0.83</w:t>
            </w:r>
          </w:p>
        </w:tc>
      </w:tr>
      <w:tr w:rsidR="004467A0" w:rsidRPr="00AD5A40" w14:paraId="1A561C3D" w14:textId="1FFAFB79" w:rsidTr="00087FC7">
        <w:trPr>
          <w:trHeight w:val="9"/>
        </w:trPr>
        <w:tc>
          <w:tcPr>
            <w:tcW w:w="889" w:type="dxa"/>
            <w:vAlign w:val="center"/>
          </w:tcPr>
          <w:p w14:paraId="290EEC49" w14:textId="77777777" w:rsidR="004467A0" w:rsidRPr="00AD5A40" w:rsidRDefault="004467A0" w:rsidP="00087FC7">
            <w:pPr>
              <w:spacing w:line="276" w:lineRule="auto"/>
              <w:jc w:val="center"/>
              <w:rPr>
                <w:sz w:val="20"/>
                <w:szCs w:val="20"/>
              </w:rPr>
            </w:pPr>
            <w:r w:rsidRPr="00AD5A40">
              <w:rPr>
                <w:sz w:val="20"/>
                <w:szCs w:val="20"/>
              </w:rPr>
              <w:t>2</w:t>
            </w:r>
          </w:p>
        </w:tc>
        <w:tc>
          <w:tcPr>
            <w:tcW w:w="1104" w:type="dxa"/>
            <w:vAlign w:val="center"/>
          </w:tcPr>
          <w:p w14:paraId="3C8B8742" w14:textId="77777777" w:rsidR="004467A0" w:rsidRPr="00AD5A40" w:rsidRDefault="004467A0" w:rsidP="00087FC7">
            <w:pPr>
              <w:spacing w:line="276" w:lineRule="auto"/>
              <w:jc w:val="center"/>
              <w:rPr>
                <w:sz w:val="20"/>
                <w:szCs w:val="20"/>
              </w:rPr>
            </w:pPr>
            <w:r w:rsidRPr="00AD5A40">
              <w:rPr>
                <w:sz w:val="20"/>
                <w:szCs w:val="20"/>
              </w:rPr>
              <w:t>Single, spatial break in middle of range, with no overlap and strong contrast</w:t>
            </w:r>
          </w:p>
        </w:tc>
        <w:tc>
          <w:tcPr>
            <w:tcW w:w="956" w:type="dxa"/>
            <w:vAlign w:val="center"/>
          </w:tcPr>
          <w:p w14:paraId="4FD0C78B" w14:textId="77777777" w:rsidR="004467A0" w:rsidRPr="00AD5A40" w:rsidRDefault="004467A0" w:rsidP="00087FC7">
            <w:pPr>
              <w:spacing w:line="276" w:lineRule="auto"/>
              <w:jc w:val="center"/>
              <w:rPr>
                <w:sz w:val="20"/>
                <w:szCs w:val="20"/>
              </w:rPr>
            </w:pPr>
            <w:r w:rsidRPr="00AD5A40">
              <w:rPr>
                <w:sz w:val="20"/>
                <w:szCs w:val="20"/>
              </w:rPr>
              <w:t>25° Latitude and 25° Longitude</w:t>
            </w:r>
          </w:p>
        </w:tc>
        <w:tc>
          <w:tcPr>
            <w:tcW w:w="1070" w:type="dxa"/>
            <w:vAlign w:val="center"/>
          </w:tcPr>
          <w:p w14:paraId="1783EDCD" w14:textId="11F4A132" w:rsidR="004467A0" w:rsidRPr="004467A0" w:rsidRDefault="004467A0" w:rsidP="00087FC7">
            <w:pPr>
              <w:spacing w:line="276" w:lineRule="auto"/>
              <w:jc w:val="center"/>
              <w:rPr>
                <w:sz w:val="20"/>
                <w:szCs w:val="20"/>
              </w:rPr>
            </w:pPr>
            <w:r w:rsidRPr="00980E8B">
              <w:rPr>
                <w:color w:val="000000"/>
                <w:sz w:val="22"/>
                <w:szCs w:val="22"/>
              </w:rPr>
              <w:t>0.48, 0.43</w:t>
            </w:r>
          </w:p>
        </w:tc>
        <w:tc>
          <w:tcPr>
            <w:tcW w:w="1069" w:type="dxa"/>
            <w:vAlign w:val="center"/>
          </w:tcPr>
          <w:p w14:paraId="3B467DD5" w14:textId="70D8AA84" w:rsidR="004467A0" w:rsidRPr="004467A0" w:rsidRDefault="004467A0" w:rsidP="00087FC7">
            <w:pPr>
              <w:spacing w:line="276" w:lineRule="auto"/>
              <w:jc w:val="center"/>
              <w:rPr>
                <w:sz w:val="20"/>
                <w:szCs w:val="20"/>
              </w:rPr>
            </w:pPr>
            <w:r w:rsidRPr="00980E8B">
              <w:rPr>
                <w:color w:val="000000"/>
                <w:sz w:val="22"/>
                <w:szCs w:val="22"/>
              </w:rPr>
              <w:t>0.92, 0.99, 0.89</w:t>
            </w:r>
          </w:p>
        </w:tc>
        <w:tc>
          <w:tcPr>
            <w:tcW w:w="1070" w:type="dxa"/>
            <w:vAlign w:val="center"/>
          </w:tcPr>
          <w:p w14:paraId="14C0D1CC" w14:textId="37A338FF" w:rsidR="004467A0" w:rsidRPr="004467A0" w:rsidRDefault="004467A0" w:rsidP="00087FC7">
            <w:pPr>
              <w:spacing w:line="276" w:lineRule="auto"/>
              <w:jc w:val="center"/>
              <w:rPr>
                <w:sz w:val="20"/>
                <w:szCs w:val="20"/>
              </w:rPr>
            </w:pPr>
            <w:r w:rsidRPr="00980E8B">
              <w:rPr>
                <w:color w:val="000000"/>
                <w:sz w:val="22"/>
                <w:szCs w:val="22"/>
              </w:rPr>
              <w:t>0.47, 0.02</w:t>
            </w:r>
          </w:p>
        </w:tc>
        <w:tc>
          <w:tcPr>
            <w:tcW w:w="1069" w:type="dxa"/>
            <w:vAlign w:val="center"/>
          </w:tcPr>
          <w:p w14:paraId="6D40FBC9" w14:textId="0BCE5AD8" w:rsidR="004467A0" w:rsidRPr="004467A0" w:rsidRDefault="004467A0" w:rsidP="00087FC7">
            <w:pPr>
              <w:spacing w:line="276" w:lineRule="auto"/>
              <w:jc w:val="center"/>
              <w:rPr>
                <w:sz w:val="20"/>
                <w:szCs w:val="20"/>
              </w:rPr>
            </w:pPr>
            <w:r w:rsidRPr="00980E8B">
              <w:rPr>
                <w:color w:val="000000"/>
                <w:sz w:val="22"/>
                <w:szCs w:val="22"/>
              </w:rPr>
              <w:t>0.78, 0.8, 0.87</w:t>
            </w:r>
          </w:p>
        </w:tc>
        <w:tc>
          <w:tcPr>
            <w:tcW w:w="1062" w:type="dxa"/>
            <w:vAlign w:val="center"/>
          </w:tcPr>
          <w:p w14:paraId="7F8789DE" w14:textId="067FB989" w:rsidR="004467A0" w:rsidRPr="004467A0" w:rsidRDefault="004467A0" w:rsidP="00087FC7">
            <w:pPr>
              <w:spacing w:line="276" w:lineRule="auto"/>
              <w:jc w:val="center"/>
              <w:rPr>
                <w:sz w:val="20"/>
                <w:szCs w:val="20"/>
              </w:rPr>
            </w:pPr>
            <w:r w:rsidRPr="00980E8B">
              <w:rPr>
                <w:color w:val="000000"/>
                <w:sz w:val="22"/>
                <w:szCs w:val="22"/>
              </w:rPr>
              <w:t>0.48, 0</w:t>
            </w:r>
          </w:p>
        </w:tc>
        <w:tc>
          <w:tcPr>
            <w:tcW w:w="1061" w:type="dxa"/>
            <w:vAlign w:val="center"/>
          </w:tcPr>
          <w:p w14:paraId="7A8E1164" w14:textId="6CFD5E8F" w:rsidR="004467A0" w:rsidRPr="004467A0" w:rsidRDefault="004467A0" w:rsidP="00087FC7">
            <w:pPr>
              <w:spacing w:line="276" w:lineRule="auto"/>
              <w:jc w:val="center"/>
              <w:rPr>
                <w:sz w:val="20"/>
                <w:szCs w:val="20"/>
              </w:rPr>
            </w:pPr>
            <w:r w:rsidRPr="00980E8B">
              <w:rPr>
                <w:color w:val="000000"/>
                <w:sz w:val="22"/>
                <w:szCs w:val="22"/>
              </w:rPr>
              <w:t>0.82, 0.92, 0.86</w:t>
            </w:r>
          </w:p>
        </w:tc>
      </w:tr>
      <w:tr w:rsidR="004467A0" w:rsidRPr="00AD5A40" w14:paraId="06BB36DA" w14:textId="373E31A0" w:rsidTr="00087FC7">
        <w:trPr>
          <w:trHeight w:val="9"/>
        </w:trPr>
        <w:tc>
          <w:tcPr>
            <w:tcW w:w="889" w:type="dxa"/>
            <w:vAlign w:val="center"/>
          </w:tcPr>
          <w:p w14:paraId="74860B0D" w14:textId="77777777" w:rsidR="004467A0" w:rsidRPr="00AD5A40" w:rsidRDefault="004467A0" w:rsidP="00087FC7">
            <w:pPr>
              <w:spacing w:line="276" w:lineRule="auto"/>
              <w:jc w:val="center"/>
              <w:rPr>
                <w:sz w:val="20"/>
                <w:szCs w:val="20"/>
              </w:rPr>
            </w:pPr>
            <w:r w:rsidRPr="00AD5A40">
              <w:rPr>
                <w:sz w:val="20"/>
                <w:szCs w:val="20"/>
              </w:rPr>
              <w:t>3</w:t>
            </w:r>
          </w:p>
        </w:tc>
        <w:tc>
          <w:tcPr>
            <w:tcW w:w="1104" w:type="dxa"/>
            <w:vAlign w:val="center"/>
          </w:tcPr>
          <w:p w14:paraId="5562E915" w14:textId="76569A36" w:rsidR="004467A0" w:rsidRPr="00AD5A40" w:rsidRDefault="004467A0" w:rsidP="00087FC7">
            <w:pPr>
              <w:spacing w:line="276" w:lineRule="auto"/>
              <w:jc w:val="center"/>
              <w:rPr>
                <w:sz w:val="20"/>
                <w:szCs w:val="20"/>
              </w:rPr>
            </w:pPr>
            <w:r w:rsidRPr="00AD5A40">
              <w:rPr>
                <w:sz w:val="20"/>
                <w:szCs w:val="20"/>
              </w:rPr>
              <w:t>Some overlap between regions</w:t>
            </w:r>
          </w:p>
        </w:tc>
        <w:tc>
          <w:tcPr>
            <w:tcW w:w="956" w:type="dxa"/>
            <w:vAlign w:val="center"/>
          </w:tcPr>
          <w:p w14:paraId="4E94B21B" w14:textId="77777777" w:rsidR="004467A0" w:rsidRPr="00AD5A40" w:rsidRDefault="004467A0" w:rsidP="00087FC7">
            <w:pPr>
              <w:spacing w:line="276" w:lineRule="auto"/>
              <w:jc w:val="center"/>
              <w:rPr>
                <w:sz w:val="20"/>
                <w:szCs w:val="20"/>
              </w:rPr>
            </w:pPr>
            <w:r w:rsidRPr="00AD5A40">
              <w:rPr>
                <w:sz w:val="20"/>
                <w:szCs w:val="20"/>
              </w:rPr>
              <w:t>Between 20° and 25° Latitude</w:t>
            </w:r>
          </w:p>
        </w:tc>
        <w:tc>
          <w:tcPr>
            <w:tcW w:w="1070" w:type="dxa"/>
            <w:vAlign w:val="center"/>
          </w:tcPr>
          <w:p w14:paraId="398189BB" w14:textId="4F219114" w:rsidR="004467A0" w:rsidRPr="004467A0" w:rsidRDefault="004467A0" w:rsidP="00087FC7">
            <w:pPr>
              <w:spacing w:line="276" w:lineRule="auto"/>
              <w:jc w:val="center"/>
              <w:rPr>
                <w:sz w:val="20"/>
                <w:szCs w:val="20"/>
              </w:rPr>
            </w:pPr>
            <w:r w:rsidRPr="00980E8B">
              <w:rPr>
                <w:color w:val="000000"/>
                <w:sz w:val="22"/>
                <w:szCs w:val="22"/>
              </w:rPr>
              <w:t>0.85, 0.58</w:t>
            </w:r>
          </w:p>
        </w:tc>
        <w:tc>
          <w:tcPr>
            <w:tcW w:w="1069" w:type="dxa"/>
            <w:vAlign w:val="center"/>
          </w:tcPr>
          <w:p w14:paraId="398D8F32" w14:textId="55C7934B" w:rsidR="004467A0" w:rsidRPr="004467A0" w:rsidRDefault="004467A0" w:rsidP="00087FC7">
            <w:pPr>
              <w:spacing w:line="276" w:lineRule="auto"/>
              <w:jc w:val="center"/>
              <w:rPr>
                <w:sz w:val="20"/>
                <w:szCs w:val="20"/>
              </w:rPr>
            </w:pPr>
            <w:r w:rsidRPr="00980E8B">
              <w:rPr>
                <w:color w:val="000000"/>
                <w:sz w:val="22"/>
                <w:szCs w:val="22"/>
              </w:rPr>
              <w:t>0.84, 0.11, 0.91</w:t>
            </w:r>
          </w:p>
        </w:tc>
        <w:tc>
          <w:tcPr>
            <w:tcW w:w="1070" w:type="dxa"/>
            <w:vAlign w:val="center"/>
          </w:tcPr>
          <w:p w14:paraId="796BC5F0" w14:textId="646A74B8" w:rsidR="004467A0" w:rsidRPr="004467A0" w:rsidRDefault="004467A0" w:rsidP="00087FC7">
            <w:pPr>
              <w:spacing w:line="276" w:lineRule="auto"/>
              <w:jc w:val="center"/>
              <w:rPr>
                <w:sz w:val="20"/>
                <w:szCs w:val="20"/>
              </w:rPr>
            </w:pPr>
            <w:r w:rsidRPr="00980E8B">
              <w:rPr>
                <w:color w:val="000000"/>
                <w:sz w:val="22"/>
                <w:szCs w:val="22"/>
              </w:rPr>
              <w:t>0.86, 0</w:t>
            </w:r>
          </w:p>
        </w:tc>
        <w:tc>
          <w:tcPr>
            <w:tcW w:w="1069" w:type="dxa"/>
            <w:vAlign w:val="center"/>
          </w:tcPr>
          <w:p w14:paraId="65A53E5A" w14:textId="630C93D4" w:rsidR="004467A0" w:rsidRPr="004467A0" w:rsidRDefault="004467A0" w:rsidP="00087FC7">
            <w:pPr>
              <w:spacing w:line="276" w:lineRule="auto"/>
              <w:jc w:val="center"/>
              <w:rPr>
                <w:sz w:val="20"/>
                <w:szCs w:val="20"/>
              </w:rPr>
            </w:pPr>
            <w:r w:rsidRPr="00980E8B">
              <w:rPr>
                <w:color w:val="000000"/>
                <w:sz w:val="22"/>
                <w:szCs w:val="22"/>
              </w:rPr>
              <w:t>0.75, 0.21, 0.8</w:t>
            </w:r>
          </w:p>
        </w:tc>
        <w:tc>
          <w:tcPr>
            <w:tcW w:w="1062" w:type="dxa"/>
            <w:vAlign w:val="center"/>
          </w:tcPr>
          <w:p w14:paraId="3ED52246" w14:textId="749015D0" w:rsidR="004467A0" w:rsidRPr="004467A0" w:rsidRDefault="004467A0" w:rsidP="00087FC7">
            <w:pPr>
              <w:spacing w:line="276" w:lineRule="auto"/>
              <w:jc w:val="center"/>
              <w:rPr>
                <w:sz w:val="20"/>
                <w:szCs w:val="20"/>
              </w:rPr>
            </w:pPr>
            <w:r w:rsidRPr="00980E8B">
              <w:rPr>
                <w:color w:val="000000"/>
                <w:sz w:val="22"/>
                <w:szCs w:val="22"/>
              </w:rPr>
              <w:t>0.87, 0</w:t>
            </w:r>
          </w:p>
        </w:tc>
        <w:tc>
          <w:tcPr>
            <w:tcW w:w="1061" w:type="dxa"/>
            <w:vAlign w:val="center"/>
          </w:tcPr>
          <w:p w14:paraId="68028A2F" w14:textId="56A1B8AF" w:rsidR="004467A0" w:rsidRPr="004467A0" w:rsidRDefault="004467A0" w:rsidP="00087FC7">
            <w:pPr>
              <w:spacing w:line="276" w:lineRule="auto"/>
              <w:jc w:val="center"/>
              <w:rPr>
                <w:sz w:val="20"/>
                <w:szCs w:val="20"/>
              </w:rPr>
            </w:pPr>
            <w:r w:rsidRPr="00980E8B">
              <w:rPr>
                <w:color w:val="000000"/>
                <w:sz w:val="22"/>
                <w:szCs w:val="22"/>
              </w:rPr>
              <w:t>0.79, 0.14, 0.88</w:t>
            </w:r>
          </w:p>
        </w:tc>
      </w:tr>
      <w:tr w:rsidR="004467A0" w:rsidRPr="00AD5A40" w14:paraId="773AAFEF" w14:textId="447C1CB8" w:rsidTr="00087FC7">
        <w:trPr>
          <w:trHeight w:val="9"/>
        </w:trPr>
        <w:tc>
          <w:tcPr>
            <w:tcW w:w="889" w:type="dxa"/>
            <w:vAlign w:val="center"/>
          </w:tcPr>
          <w:p w14:paraId="5733F9D3" w14:textId="77777777" w:rsidR="004467A0" w:rsidRPr="00AD5A40" w:rsidRDefault="004467A0" w:rsidP="00087FC7">
            <w:pPr>
              <w:spacing w:line="276" w:lineRule="auto"/>
              <w:jc w:val="center"/>
              <w:rPr>
                <w:sz w:val="20"/>
                <w:szCs w:val="20"/>
              </w:rPr>
            </w:pPr>
            <w:r w:rsidRPr="00AD5A40">
              <w:rPr>
                <w:sz w:val="20"/>
                <w:szCs w:val="20"/>
              </w:rPr>
              <w:t>4</w:t>
            </w:r>
          </w:p>
        </w:tc>
        <w:tc>
          <w:tcPr>
            <w:tcW w:w="1104" w:type="dxa"/>
            <w:vAlign w:val="center"/>
          </w:tcPr>
          <w:p w14:paraId="0003E913" w14:textId="45FDD9A1" w:rsidR="004467A0" w:rsidRPr="00AD5A40" w:rsidRDefault="004467A0" w:rsidP="00087FC7">
            <w:pPr>
              <w:spacing w:line="276" w:lineRule="auto"/>
              <w:jc w:val="center"/>
              <w:rPr>
                <w:sz w:val="20"/>
                <w:szCs w:val="20"/>
              </w:rPr>
            </w:pPr>
            <w:r w:rsidRPr="00AD5A40">
              <w:rPr>
                <w:sz w:val="20"/>
                <w:szCs w:val="20"/>
              </w:rPr>
              <w:t>Single spatial break at edge of range with no overlap</w:t>
            </w:r>
          </w:p>
        </w:tc>
        <w:tc>
          <w:tcPr>
            <w:tcW w:w="956" w:type="dxa"/>
            <w:vAlign w:val="center"/>
          </w:tcPr>
          <w:p w14:paraId="31113414" w14:textId="6F78AB54" w:rsidR="004467A0" w:rsidRPr="00AD5A40" w:rsidRDefault="004467A0" w:rsidP="00087FC7">
            <w:pPr>
              <w:spacing w:line="276" w:lineRule="auto"/>
              <w:jc w:val="center"/>
              <w:rPr>
                <w:sz w:val="20"/>
                <w:szCs w:val="20"/>
              </w:rPr>
            </w:pPr>
            <w:r w:rsidRPr="00AD5A40">
              <w:rPr>
                <w:sz w:val="20"/>
                <w:szCs w:val="20"/>
              </w:rPr>
              <w:t>48° Longitude</w:t>
            </w:r>
          </w:p>
          <w:p w14:paraId="7C07A341" w14:textId="77777777" w:rsidR="004467A0" w:rsidRPr="00AD5A40" w:rsidRDefault="004467A0" w:rsidP="00087FC7">
            <w:pPr>
              <w:spacing w:line="276" w:lineRule="auto"/>
              <w:jc w:val="center"/>
              <w:rPr>
                <w:sz w:val="20"/>
                <w:szCs w:val="20"/>
              </w:rPr>
            </w:pPr>
          </w:p>
        </w:tc>
        <w:tc>
          <w:tcPr>
            <w:tcW w:w="1070" w:type="dxa"/>
            <w:vAlign w:val="center"/>
          </w:tcPr>
          <w:p w14:paraId="4C0EE0EC" w14:textId="1536EF9D" w:rsidR="004467A0" w:rsidRPr="004467A0" w:rsidRDefault="004467A0" w:rsidP="00087FC7">
            <w:pPr>
              <w:spacing w:line="276" w:lineRule="auto"/>
              <w:jc w:val="center"/>
              <w:rPr>
                <w:sz w:val="20"/>
                <w:szCs w:val="20"/>
              </w:rPr>
            </w:pPr>
            <w:r w:rsidRPr="00980E8B">
              <w:rPr>
                <w:color w:val="000000"/>
                <w:sz w:val="22"/>
                <w:szCs w:val="22"/>
              </w:rPr>
              <w:t>0.27, 0.16</w:t>
            </w:r>
          </w:p>
        </w:tc>
        <w:tc>
          <w:tcPr>
            <w:tcW w:w="1069" w:type="dxa"/>
            <w:vAlign w:val="center"/>
          </w:tcPr>
          <w:p w14:paraId="71D799F8" w14:textId="77930BEF" w:rsidR="004467A0" w:rsidRPr="004467A0" w:rsidRDefault="004467A0" w:rsidP="00087FC7">
            <w:pPr>
              <w:spacing w:line="276" w:lineRule="auto"/>
              <w:jc w:val="center"/>
              <w:rPr>
                <w:sz w:val="20"/>
                <w:szCs w:val="20"/>
              </w:rPr>
            </w:pPr>
            <w:r w:rsidRPr="00980E8B">
              <w:rPr>
                <w:color w:val="000000"/>
                <w:sz w:val="22"/>
                <w:szCs w:val="22"/>
              </w:rPr>
              <w:t>1, 1, 0.85</w:t>
            </w:r>
          </w:p>
        </w:tc>
        <w:tc>
          <w:tcPr>
            <w:tcW w:w="1070" w:type="dxa"/>
            <w:vAlign w:val="center"/>
          </w:tcPr>
          <w:p w14:paraId="22282FDF" w14:textId="5F3DCEFA" w:rsidR="004467A0" w:rsidRPr="004467A0" w:rsidRDefault="004467A0" w:rsidP="00087FC7">
            <w:pPr>
              <w:spacing w:line="276" w:lineRule="auto"/>
              <w:jc w:val="center"/>
              <w:rPr>
                <w:sz w:val="20"/>
                <w:szCs w:val="20"/>
              </w:rPr>
            </w:pPr>
            <w:r w:rsidRPr="00980E8B">
              <w:rPr>
                <w:color w:val="000000"/>
                <w:sz w:val="22"/>
                <w:szCs w:val="22"/>
              </w:rPr>
              <w:t>0.3, 0.02</w:t>
            </w:r>
          </w:p>
        </w:tc>
        <w:tc>
          <w:tcPr>
            <w:tcW w:w="1069" w:type="dxa"/>
            <w:vAlign w:val="center"/>
          </w:tcPr>
          <w:p w14:paraId="6C4AC1D1" w14:textId="613A3019" w:rsidR="004467A0" w:rsidRPr="004467A0" w:rsidRDefault="004467A0" w:rsidP="00087FC7">
            <w:pPr>
              <w:spacing w:line="276" w:lineRule="auto"/>
              <w:jc w:val="center"/>
              <w:rPr>
                <w:sz w:val="20"/>
                <w:szCs w:val="20"/>
              </w:rPr>
            </w:pPr>
            <w:r w:rsidRPr="00980E8B">
              <w:rPr>
                <w:color w:val="000000"/>
                <w:sz w:val="22"/>
                <w:szCs w:val="22"/>
              </w:rPr>
              <w:t>0.99, 0.97, 0.92</w:t>
            </w:r>
          </w:p>
        </w:tc>
        <w:tc>
          <w:tcPr>
            <w:tcW w:w="1062" w:type="dxa"/>
            <w:vAlign w:val="center"/>
          </w:tcPr>
          <w:p w14:paraId="7712D40E" w14:textId="34C9CEBF" w:rsidR="004467A0" w:rsidRPr="004467A0" w:rsidRDefault="004467A0" w:rsidP="00087FC7">
            <w:pPr>
              <w:spacing w:line="276" w:lineRule="auto"/>
              <w:jc w:val="center"/>
              <w:rPr>
                <w:sz w:val="20"/>
                <w:szCs w:val="20"/>
              </w:rPr>
            </w:pPr>
            <w:r w:rsidRPr="00980E8B">
              <w:rPr>
                <w:color w:val="000000"/>
                <w:sz w:val="22"/>
                <w:szCs w:val="22"/>
              </w:rPr>
              <w:t>0.29, 0.02</w:t>
            </w:r>
          </w:p>
        </w:tc>
        <w:tc>
          <w:tcPr>
            <w:tcW w:w="1061" w:type="dxa"/>
            <w:vAlign w:val="center"/>
          </w:tcPr>
          <w:p w14:paraId="68668B0B" w14:textId="3D0D402A" w:rsidR="004467A0" w:rsidRPr="004467A0" w:rsidRDefault="004467A0" w:rsidP="00087FC7">
            <w:pPr>
              <w:spacing w:line="276" w:lineRule="auto"/>
              <w:jc w:val="center"/>
              <w:rPr>
                <w:sz w:val="20"/>
                <w:szCs w:val="20"/>
              </w:rPr>
            </w:pPr>
            <w:r w:rsidRPr="00980E8B">
              <w:rPr>
                <w:color w:val="000000"/>
                <w:sz w:val="22"/>
                <w:szCs w:val="22"/>
              </w:rPr>
              <w:t>0.99, 0.97, 0.79</w:t>
            </w:r>
          </w:p>
        </w:tc>
      </w:tr>
      <w:tr w:rsidR="004467A0" w:rsidRPr="00AD5A40" w14:paraId="0648F431" w14:textId="40F11AC9" w:rsidTr="00087FC7">
        <w:trPr>
          <w:trHeight w:val="9"/>
        </w:trPr>
        <w:tc>
          <w:tcPr>
            <w:tcW w:w="889" w:type="dxa"/>
            <w:vAlign w:val="center"/>
          </w:tcPr>
          <w:p w14:paraId="217C52F2" w14:textId="77777777" w:rsidR="004467A0" w:rsidRPr="00AD5A40" w:rsidRDefault="004467A0" w:rsidP="00087FC7">
            <w:pPr>
              <w:spacing w:line="276" w:lineRule="auto"/>
              <w:jc w:val="center"/>
              <w:rPr>
                <w:sz w:val="20"/>
                <w:szCs w:val="20"/>
              </w:rPr>
            </w:pPr>
            <w:r w:rsidRPr="00AD5A40">
              <w:rPr>
                <w:sz w:val="20"/>
                <w:szCs w:val="20"/>
              </w:rPr>
              <w:t>5</w:t>
            </w:r>
          </w:p>
        </w:tc>
        <w:tc>
          <w:tcPr>
            <w:tcW w:w="1104" w:type="dxa"/>
            <w:vAlign w:val="center"/>
          </w:tcPr>
          <w:p w14:paraId="3986CFC7" w14:textId="77777777" w:rsidR="004467A0" w:rsidRPr="00AD5A40" w:rsidRDefault="004467A0" w:rsidP="00087FC7">
            <w:pPr>
              <w:spacing w:line="276" w:lineRule="auto"/>
              <w:jc w:val="center"/>
              <w:rPr>
                <w:sz w:val="20"/>
                <w:szCs w:val="20"/>
              </w:rPr>
            </w:pPr>
            <w:r w:rsidRPr="00AD5A40">
              <w:rPr>
                <w:sz w:val="20"/>
                <w:szCs w:val="20"/>
              </w:rPr>
              <w:t>Single temporal break at year 50 (of 100); no spatial variability</w:t>
            </w:r>
          </w:p>
        </w:tc>
        <w:tc>
          <w:tcPr>
            <w:tcW w:w="956" w:type="dxa"/>
            <w:vAlign w:val="center"/>
          </w:tcPr>
          <w:p w14:paraId="03DDD22C" w14:textId="3A821C79" w:rsidR="004467A0" w:rsidRPr="00AD5A40" w:rsidRDefault="004467A0" w:rsidP="00087FC7">
            <w:pPr>
              <w:spacing w:line="276" w:lineRule="auto"/>
              <w:jc w:val="center"/>
              <w:rPr>
                <w:sz w:val="20"/>
                <w:szCs w:val="20"/>
              </w:rPr>
            </w:pPr>
            <w:r w:rsidRPr="00AD5A40">
              <w:rPr>
                <w:sz w:val="20"/>
                <w:szCs w:val="20"/>
              </w:rPr>
              <w:t xml:space="preserve">None for latitude or longitude; all fish under </w:t>
            </w:r>
            <w:r>
              <w:rPr>
                <w:sz w:val="20"/>
                <w:szCs w:val="20"/>
              </w:rPr>
              <w:t>regime</w:t>
            </w:r>
            <w:r w:rsidRPr="00AD5A40">
              <w:rPr>
                <w:sz w:val="20"/>
                <w:szCs w:val="20"/>
              </w:rPr>
              <w:t xml:space="preserve"> 1 from years 0 to 49 and </w:t>
            </w:r>
            <w:r>
              <w:rPr>
                <w:sz w:val="20"/>
                <w:szCs w:val="20"/>
              </w:rPr>
              <w:t>regime</w:t>
            </w:r>
            <w:r w:rsidRPr="00AD5A40">
              <w:rPr>
                <w:sz w:val="20"/>
                <w:szCs w:val="20"/>
              </w:rPr>
              <w:t xml:space="preserve"> 2 thereafter</w:t>
            </w:r>
          </w:p>
        </w:tc>
        <w:tc>
          <w:tcPr>
            <w:tcW w:w="1070" w:type="dxa"/>
            <w:vAlign w:val="center"/>
          </w:tcPr>
          <w:p w14:paraId="6FD4A365" w14:textId="40636FBD" w:rsidR="004467A0" w:rsidRPr="004467A0" w:rsidRDefault="004467A0" w:rsidP="00087FC7">
            <w:pPr>
              <w:spacing w:line="276" w:lineRule="auto"/>
              <w:jc w:val="center"/>
              <w:rPr>
                <w:sz w:val="20"/>
                <w:szCs w:val="20"/>
              </w:rPr>
            </w:pPr>
            <w:r w:rsidRPr="00980E8B">
              <w:rPr>
                <w:color w:val="000000"/>
                <w:sz w:val="22"/>
                <w:szCs w:val="22"/>
              </w:rPr>
              <w:t>0.97, 0.78</w:t>
            </w:r>
          </w:p>
        </w:tc>
        <w:tc>
          <w:tcPr>
            <w:tcW w:w="1069" w:type="dxa"/>
            <w:vAlign w:val="center"/>
          </w:tcPr>
          <w:p w14:paraId="4B8D497C" w14:textId="41C26F64" w:rsidR="004467A0" w:rsidRPr="004467A0" w:rsidRDefault="004467A0" w:rsidP="00087FC7">
            <w:pPr>
              <w:spacing w:line="276" w:lineRule="auto"/>
              <w:jc w:val="center"/>
              <w:rPr>
                <w:sz w:val="20"/>
                <w:szCs w:val="20"/>
              </w:rPr>
            </w:pPr>
            <w:r w:rsidRPr="00980E8B">
              <w:rPr>
                <w:color w:val="000000"/>
                <w:sz w:val="22"/>
                <w:szCs w:val="22"/>
              </w:rPr>
              <w:t>0.92, 0.96, 0.5</w:t>
            </w:r>
          </w:p>
        </w:tc>
        <w:tc>
          <w:tcPr>
            <w:tcW w:w="1070" w:type="dxa"/>
            <w:vAlign w:val="center"/>
          </w:tcPr>
          <w:p w14:paraId="60A8792D" w14:textId="5B381EFA" w:rsidR="004467A0" w:rsidRPr="004467A0" w:rsidRDefault="004467A0" w:rsidP="00087FC7">
            <w:pPr>
              <w:spacing w:line="276" w:lineRule="auto"/>
              <w:jc w:val="center"/>
              <w:rPr>
                <w:sz w:val="20"/>
                <w:szCs w:val="20"/>
              </w:rPr>
            </w:pPr>
            <w:r w:rsidRPr="00980E8B">
              <w:rPr>
                <w:color w:val="000000"/>
                <w:sz w:val="22"/>
                <w:szCs w:val="22"/>
              </w:rPr>
              <w:t>0.9, 0.13</w:t>
            </w:r>
          </w:p>
        </w:tc>
        <w:tc>
          <w:tcPr>
            <w:tcW w:w="1069" w:type="dxa"/>
            <w:vAlign w:val="center"/>
          </w:tcPr>
          <w:p w14:paraId="44695807" w14:textId="130939E2" w:rsidR="004467A0" w:rsidRPr="004467A0" w:rsidRDefault="004467A0" w:rsidP="00087FC7">
            <w:pPr>
              <w:spacing w:line="276" w:lineRule="auto"/>
              <w:jc w:val="center"/>
              <w:rPr>
                <w:sz w:val="20"/>
                <w:szCs w:val="20"/>
              </w:rPr>
            </w:pPr>
            <w:r w:rsidRPr="00980E8B">
              <w:rPr>
                <w:color w:val="000000"/>
                <w:sz w:val="22"/>
                <w:szCs w:val="22"/>
              </w:rPr>
              <w:t>0.95, 0.96, 0.25</w:t>
            </w:r>
          </w:p>
        </w:tc>
        <w:tc>
          <w:tcPr>
            <w:tcW w:w="1062" w:type="dxa"/>
            <w:vAlign w:val="center"/>
          </w:tcPr>
          <w:p w14:paraId="3B3DACBC" w14:textId="305605DD" w:rsidR="004467A0" w:rsidRPr="004467A0" w:rsidRDefault="004467A0" w:rsidP="00087FC7">
            <w:pPr>
              <w:spacing w:line="276" w:lineRule="auto"/>
              <w:jc w:val="center"/>
              <w:rPr>
                <w:sz w:val="20"/>
                <w:szCs w:val="20"/>
              </w:rPr>
            </w:pPr>
            <w:r w:rsidRPr="00980E8B">
              <w:rPr>
                <w:color w:val="000000"/>
                <w:sz w:val="22"/>
                <w:szCs w:val="22"/>
              </w:rPr>
              <w:t>0.95, 0.08</w:t>
            </w:r>
          </w:p>
        </w:tc>
        <w:tc>
          <w:tcPr>
            <w:tcW w:w="1061" w:type="dxa"/>
            <w:vAlign w:val="center"/>
          </w:tcPr>
          <w:p w14:paraId="7C9D592C" w14:textId="6F2BCD9E" w:rsidR="004467A0" w:rsidRPr="004467A0" w:rsidRDefault="004467A0" w:rsidP="00087FC7">
            <w:pPr>
              <w:spacing w:line="276" w:lineRule="auto"/>
              <w:jc w:val="center"/>
              <w:rPr>
                <w:sz w:val="20"/>
                <w:szCs w:val="20"/>
              </w:rPr>
            </w:pPr>
            <w:r w:rsidRPr="00980E8B">
              <w:rPr>
                <w:color w:val="000000"/>
                <w:sz w:val="22"/>
                <w:szCs w:val="22"/>
              </w:rPr>
              <w:t>0.92, 0.96, 0.33</w:t>
            </w:r>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w:t>
      </w:r>
      <w:proofErr w:type="gramStart"/>
      <w:r w:rsidRPr="00AD5A40">
        <w:t>all of</w:t>
      </w:r>
      <w:proofErr w:type="gramEnd"/>
      <w:r w:rsidRPr="00AD5A40">
        <w:t xml:space="preserve">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25%.</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790"/>
        <w:gridCol w:w="2520"/>
        <w:gridCol w:w="1890"/>
      </w:tblGrid>
      <w:tr w:rsidR="00B268DA" w:rsidRPr="00AD5A40" w14:paraId="3EC9EFBF" w14:textId="77777777" w:rsidTr="00A06758">
        <w:trPr>
          <w:trHeight w:val="281"/>
        </w:trPr>
        <w:tc>
          <w:tcPr>
            <w:tcW w:w="1435" w:type="dxa"/>
            <w:shd w:val="clear" w:color="auto" w:fill="auto"/>
            <w:noWrap/>
            <w:vAlign w:val="center"/>
            <w:hideMark/>
          </w:tcPr>
          <w:p w14:paraId="0F9AE8D6" w14:textId="7B38439B" w:rsidR="00B268DA" w:rsidRPr="00AD5B98" w:rsidRDefault="00B268DA" w:rsidP="00A06758">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
          <w:p w14:paraId="28DC7147" w14:textId="3886957C" w:rsidR="00B268DA" w:rsidRPr="00AD5A40" w:rsidRDefault="00B268DA" w:rsidP="00A06758">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
          <w:p w14:paraId="44E3092C" w14:textId="7A47A045" w:rsidR="00B268DA" w:rsidRPr="00AD5B98" w:rsidRDefault="00B268DA" w:rsidP="00A06758">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
          <w:p w14:paraId="54E3B600" w14:textId="2C5E8209" w:rsidR="00B268DA" w:rsidRPr="00AD5B98" w:rsidRDefault="00E77CFD" w:rsidP="00A06758">
            <w:pPr>
              <w:spacing w:line="240" w:lineRule="auto"/>
              <w:contextualSpacing w:val="0"/>
              <w:jc w:val="center"/>
              <w:rPr>
                <w:rFonts w:eastAsia="Times New Roman"/>
                <w:b/>
                <w:color w:val="000000"/>
                <w:spacing w:val="0"/>
                <w:kern w:val="0"/>
                <w:sz w:val="22"/>
                <w:szCs w:val="22"/>
              </w:rPr>
            </w:pPr>
            <w:r>
              <w:rPr>
                <w:rFonts w:eastAsia="Times New Roman"/>
                <w:b/>
                <w:color w:val="000000"/>
                <w:spacing w:val="0"/>
                <w:kern w:val="0"/>
                <w:sz w:val="22"/>
                <w:szCs w:val="22"/>
              </w:rPr>
              <w:t>Mean absolute</w:t>
            </w:r>
            <w:r w:rsidRPr="00AD5A40">
              <w:rPr>
                <w:rFonts w:eastAsia="Times New Roman"/>
                <w:b/>
                <w:color w:val="000000"/>
                <w:spacing w:val="0"/>
                <w:kern w:val="0"/>
                <w:sz w:val="22"/>
                <w:szCs w:val="22"/>
              </w:rPr>
              <w:t xml:space="preserve"> </w:t>
            </w:r>
            <w:r w:rsidR="00B268DA" w:rsidRPr="00AD5A40">
              <w:rPr>
                <w:rFonts w:eastAsia="Times New Roman"/>
                <w:b/>
                <w:color w:val="000000"/>
                <w:spacing w:val="0"/>
                <w:kern w:val="0"/>
                <w:sz w:val="22"/>
                <w:szCs w:val="22"/>
              </w:rPr>
              <w:t xml:space="preserve">error in </w:t>
            </w:r>
            <w:r w:rsidR="00B268DA" w:rsidRPr="00AD5A40">
              <w:rPr>
                <w:b/>
                <w:i/>
                <w:sz w:val="22"/>
                <w:szCs w:val="22"/>
              </w:rPr>
              <w:t>L</w:t>
            </w:r>
            <w:r w:rsidR="00B268DA" w:rsidRPr="00AD5A40">
              <w:rPr>
                <w:b/>
                <w:i/>
                <w:sz w:val="22"/>
                <w:szCs w:val="22"/>
                <w:vertAlign w:val="subscript"/>
              </w:rPr>
              <w:t>2</w:t>
            </w:r>
            <w:r w:rsidR="00B268DA" w:rsidRPr="00AD5A40">
              <w:rPr>
                <w:rFonts w:eastAsia="Times New Roman"/>
                <w:b/>
                <w:color w:val="000000"/>
                <w:spacing w:val="0"/>
                <w:kern w:val="0"/>
                <w:sz w:val="22"/>
                <w:szCs w:val="22"/>
              </w:rPr>
              <w:t xml:space="preserve"> (cm)</w:t>
            </w:r>
          </w:p>
        </w:tc>
      </w:tr>
      <w:tr w:rsidR="00E77CFD" w:rsidRPr="00AD5A40" w14:paraId="0EEB38B2" w14:textId="77777777" w:rsidTr="00A06758">
        <w:trPr>
          <w:trHeight w:val="281"/>
        </w:trPr>
        <w:tc>
          <w:tcPr>
            <w:tcW w:w="1435" w:type="dxa"/>
            <w:shd w:val="clear" w:color="auto" w:fill="auto"/>
            <w:noWrap/>
            <w:vAlign w:val="center"/>
          </w:tcPr>
          <w:p w14:paraId="5004AEC0" w14:textId="2D1DF575"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5EB0DEE1" w14:textId="715E5DA5" w:rsidR="00E77CFD" w:rsidRPr="00AD5A40" w:rsidRDefault="00E77CFD" w:rsidP="00A06758">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4263437E" w14:textId="4C3B827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
          <w:p w14:paraId="752105DF" w14:textId="6D3E872F"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03857</w:t>
            </w:r>
          </w:p>
        </w:tc>
      </w:tr>
      <w:tr w:rsidR="00E77CFD" w:rsidRPr="00AD5A40" w14:paraId="638682F9" w14:textId="77777777" w:rsidTr="00A06758">
        <w:trPr>
          <w:trHeight w:val="281"/>
        </w:trPr>
        <w:tc>
          <w:tcPr>
            <w:tcW w:w="1435" w:type="dxa"/>
            <w:shd w:val="clear" w:color="auto" w:fill="auto"/>
            <w:noWrap/>
            <w:vAlign w:val="center"/>
          </w:tcPr>
          <w:p w14:paraId="70EAC1BA" w14:textId="5187DCA6"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7916FE31" w14:textId="6428B547" w:rsidR="00E77CFD" w:rsidRPr="00AD5A40" w:rsidRDefault="00E77CFD" w:rsidP="00A06758">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0222A74C" w14:textId="08BF50FE"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
          <w:p w14:paraId="0678CE14" w14:textId="12D51262"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64984</w:t>
            </w:r>
          </w:p>
        </w:tc>
      </w:tr>
      <w:tr w:rsidR="00E77CFD" w:rsidRPr="00AD5A40" w14:paraId="68744A5F" w14:textId="77777777" w:rsidTr="00A06758">
        <w:trPr>
          <w:trHeight w:val="281"/>
        </w:trPr>
        <w:tc>
          <w:tcPr>
            <w:tcW w:w="1435" w:type="dxa"/>
            <w:shd w:val="clear" w:color="auto" w:fill="auto"/>
            <w:noWrap/>
            <w:vAlign w:val="center"/>
            <w:hideMark/>
          </w:tcPr>
          <w:p w14:paraId="63FF52BE" w14:textId="6E76310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0E78EBAC" w14:textId="6F1AA8B0"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5516337D" w14:textId="2BF26E2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FC234E6" w14:textId="132EFA45"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7.019933</w:t>
            </w:r>
          </w:p>
        </w:tc>
      </w:tr>
      <w:tr w:rsidR="00E77CFD" w:rsidRPr="00AD5A40" w14:paraId="3FBB1879" w14:textId="77777777" w:rsidTr="00A06758">
        <w:trPr>
          <w:trHeight w:val="281"/>
        </w:trPr>
        <w:tc>
          <w:tcPr>
            <w:tcW w:w="1435" w:type="dxa"/>
            <w:shd w:val="clear" w:color="auto" w:fill="auto"/>
            <w:noWrap/>
            <w:vAlign w:val="center"/>
            <w:hideMark/>
          </w:tcPr>
          <w:p w14:paraId="50561127" w14:textId="18BC0D5D"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247773B7" w14:textId="5F67CC72"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10DCDB90" w14:textId="4FF5D19E"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3DFE75A" w14:textId="0C43D32E"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6.975099</w:t>
            </w:r>
          </w:p>
        </w:tc>
      </w:tr>
      <w:tr w:rsidR="00E77CFD" w:rsidRPr="00AD5A40" w14:paraId="1CE5E857" w14:textId="77777777" w:rsidTr="00A06758">
        <w:trPr>
          <w:trHeight w:val="281"/>
        </w:trPr>
        <w:tc>
          <w:tcPr>
            <w:tcW w:w="1435" w:type="dxa"/>
            <w:shd w:val="clear" w:color="auto" w:fill="auto"/>
            <w:noWrap/>
            <w:vAlign w:val="center"/>
            <w:hideMark/>
          </w:tcPr>
          <w:p w14:paraId="07A6BD51" w14:textId="186AB8EF"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0F05F489" w14:textId="75CD780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22B97A5C" w14:textId="159EFABD"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097DC29" w14:textId="21094256"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95649</w:t>
            </w:r>
          </w:p>
        </w:tc>
      </w:tr>
      <w:tr w:rsidR="00E77CFD" w:rsidRPr="00AD5A40" w14:paraId="3ADFAA60" w14:textId="77777777" w:rsidTr="00A06758">
        <w:trPr>
          <w:trHeight w:val="281"/>
        </w:trPr>
        <w:tc>
          <w:tcPr>
            <w:tcW w:w="1435" w:type="dxa"/>
            <w:shd w:val="clear" w:color="auto" w:fill="auto"/>
            <w:noWrap/>
            <w:vAlign w:val="center"/>
            <w:hideMark/>
          </w:tcPr>
          <w:p w14:paraId="3B0F041C" w14:textId="70346223"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2558DBEB" w14:textId="5BB00301"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4A1D69FB" w14:textId="7282F75F"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577AAC8" w14:textId="7B42A0AD"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1.165541</w:t>
            </w:r>
          </w:p>
        </w:tc>
      </w:tr>
      <w:tr w:rsidR="00E77CFD" w:rsidRPr="00AD5A40" w14:paraId="6C714B20" w14:textId="77777777" w:rsidTr="00A06758">
        <w:trPr>
          <w:trHeight w:val="281"/>
        </w:trPr>
        <w:tc>
          <w:tcPr>
            <w:tcW w:w="1435" w:type="dxa"/>
            <w:shd w:val="clear" w:color="auto" w:fill="auto"/>
            <w:noWrap/>
            <w:vAlign w:val="center"/>
            <w:hideMark/>
          </w:tcPr>
          <w:p w14:paraId="3197F80C" w14:textId="110EF5DE"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6C0EB11E" w14:textId="18E81433"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2E13AFAA" w14:textId="5CF98921"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446D54A" w14:textId="461AF8F8"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7.031669</w:t>
            </w:r>
          </w:p>
        </w:tc>
      </w:tr>
      <w:tr w:rsidR="00E77CFD" w:rsidRPr="00AD5A40" w14:paraId="419C410B" w14:textId="77777777" w:rsidTr="00A06758">
        <w:trPr>
          <w:trHeight w:val="281"/>
        </w:trPr>
        <w:tc>
          <w:tcPr>
            <w:tcW w:w="1435" w:type="dxa"/>
            <w:shd w:val="clear" w:color="auto" w:fill="auto"/>
            <w:noWrap/>
            <w:vAlign w:val="center"/>
            <w:hideMark/>
          </w:tcPr>
          <w:p w14:paraId="515C0342" w14:textId="098A22E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48E90E47" w14:textId="66B4008B"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51F5E5E6" w14:textId="0AADCEF4"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1818A1C" w14:textId="13CE2022"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6.415294</w:t>
            </w:r>
          </w:p>
        </w:tc>
      </w:tr>
      <w:tr w:rsidR="00E77CFD" w:rsidRPr="00AD5A40" w14:paraId="0A01D56E" w14:textId="77777777" w:rsidTr="00A06758">
        <w:trPr>
          <w:trHeight w:val="281"/>
        </w:trPr>
        <w:tc>
          <w:tcPr>
            <w:tcW w:w="1435" w:type="dxa"/>
            <w:shd w:val="clear" w:color="auto" w:fill="auto"/>
            <w:noWrap/>
            <w:vAlign w:val="center"/>
            <w:hideMark/>
          </w:tcPr>
          <w:p w14:paraId="4595D214" w14:textId="7B8A097C"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32965CC6" w14:textId="2992CCA3"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1FA915D8" w14:textId="3B9DDF90"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34B7CB5F" w14:textId="65B36A40"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668129</w:t>
            </w:r>
          </w:p>
        </w:tc>
      </w:tr>
      <w:tr w:rsidR="00E77CFD" w:rsidRPr="00AD5A40" w14:paraId="578B8A8B" w14:textId="77777777" w:rsidTr="00A06758">
        <w:trPr>
          <w:trHeight w:val="281"/>
        </w:trPr>
        <w:tc>
          <w:tcPr>
            <w:tcW w:w="1435" w:type="dxa"/>
            <w:shd w:val="clear" w:color="auto" w:fill="auto"/>
            <w:noWrap/>
            <w:vAlign w:val="center"/>
            <w:hideMark/>
          </w:tcPr>
          <w:p w14:paraId="03658F3E" w14:textId="1192A7CA"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23C5AD3D" w14:textId="6542298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6A34EC6D" w14:textId="4D71DA04"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B5F0690" w14:textId="0965627C"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63615</w:t>
            </w:r>
          </w:p>
        </w:tc>
      </w:tr>
    </w:tbl>
    <w:p w14:paraId="74388C2A" w14:textId="77777777" w:rsidR="00617165" w:rsidRDefault="00617165" w:rsidP="00692A9F">
      <w:pPr>
        <w:pStyle w:val="Caption"/>
        <w:spacing w:line="276" w:lineRule="auto"/>
        <w:jc w:val="both"/>
      </w:pPr>
    </w:p>
    <w:p w14:paraId="56767CD4" w14:textId="6DEAEF68" w:rsidR="00AD5B98" w:rsidRPr="00AD5A40" w:rsidRDefault="00AD5B98" w:rsidP="00692A9F">
      <w:pPr>
        <w:pStyle w:val="Caption"/>
        <w:spacing w:line="276" w:lineRule="auto"/>
        <w:jc w:val="both"/>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proofErr w:type="gramStart"/>
      <w:r w:rsidR="00F60C74" w:rsidRPr="00AD5A40">
        <w:rPr>
          <w:i/>
          <w:vertAlign w:val="subscript"/>
        </w:rPr>
        <w:t xml:space="preserve">2  </w:t>
      </w:r>
      <w:r w:rsidR="00E0582F" w:rsidRPr="00AD5A40">
        <w:t>across</w:t>
      </w:r>
      <w:proofErr w:type="gramEnd"/>
      <w:r w:rsidR="00E0582F" w:rsidRPr="00AD5A40">
        <w:t xml:space="preserve"> </w:t>
      </w:r>
      <w:r w:rsidR="00E77CFD">
        <w:t xml:space="preserve">simulated </w:t>
      </w:r>
      <w:r w:rsidR="00E0582F" w:rsidRPr="00AD5A40">
        <w:t>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2C1536D1">
            <wp:extent cx="6324599" cy="758951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599" cy="7589518"/>
                    </a:xfrm>
                    <a:prstGeom prst="rect">
                      <a:avLst/>
                    </a:prstGeom>
                  </pic:spPr>
                </pic:pic>
              </a:graphicData>
            </a:graphic>
          </wp:inline>
        </w:drawing>
      </w:r>
    </w:p>
    <w:p w14:paraId="5925DB92" w14:textId="6F415EDC" w:rsidR="002467B6" w:rsidRPr="00AD5A40" w:rsidRDefault="006920A2"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w:t>
      </w:r>
      <w:r w:rsidR="00617165">
        <w:t xml:space="preserve">the </w:t>
      </w:r>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w:t>
      </w:r>
      <w:proofErr w:type="gramStart"/>
      <w:r w:rsidR="006055D3" w:rsidRPr="00AD5A40">
        <w:t>20 and 25 degrees</w:t>
      </w:r>
      <w:proofErr w:type="gramEnd"/>
      <w:r w:rsidR="006055D3" w:rsidRPr="00AD5A40">
        <w:t xml:space="preserve">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59F6545B">
            <wp:extent cx="5943599" cy="713231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9" cy="7132319"/>
                    </a:xfrm>
                    <a:prstGeom prst="rect">
                      <a:avLst/>
                    </a:prstGeom>
                  </pic:spPr>
                </pic:pic>
              </a:graphicData>
            </a:graphic>
          </wp:inline>
        </w:drawing>
      </w:r>
    </w:p>
    <w:p w14:paraId="5C649494" w14:textId="71BC2DFE" w:rsidR="002467B6" w:rsidRPr="00AD5A40" w:rsidRDefault="002467B6"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w:t>
      </w:r>
      <w:r w:rsidR="00617165">
        <w:t xml:space="preserve">the </w:t>
      </w:r>
      <w:r w:rsidRPr="00AD5A40">
        <w:t xml:space="preserve">STARS analysis by scenario. Vertical red bars indicate true breakpoints used to generate synthetic populations. For Scenario 3, the synthetic population overlapped between </w:t>
      </w:r>
      <w:proofErr w:type="gramStart"/>
      <w:r w:rsidRPr="00AD5A40">
        <w:t>20 and 25 degrees</w:t>
      </w:r>
      <w:proofErr w:type="gramEnd"/>
      <w:r w:rsidRPr="00AD5A40">
        <w:t xml:space="preserve">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45C8E3E1" w:rsidR="00855A9D" w:rsidRPr="00AD5A40" w:rsidRDefault="001F6D48" w:rsidP="00AD5A40">
      <w:pPr>
        <w:spacing w:line="276" w:lineRule="auto"/>
      </w:pPr>
      <w:r w:rsidRPr="00AD5A40">
        <w:fldChar w:fldCharType="begin"/>
      </w:r>
      <w:r w:rsidRPr="00AD5A40">
        <w:instrText xml:space="preserve"> REF _Ref8638745 \h </w:instrText>
      </w:r>
      <w:r>
        <w:instrText xml:space="preserve"> \* MERGEFORMAT </w:instrText>
      </w:r>
      <w:r w:rsidRPr="00AD5A40">
        <w:fldChar w:fldCharType="separate"/>
      </w:r>
      <w:r w:rsidRPr="00AD5A40">
        <w:t>Figure A</w:t>
      </w:r>
      <w:r>
        <w:rPr>
          <w:noProof/>
        </w:rPr>
        <w:t>4</w:t>
      </w:r>
      <w:r w:rsidRPr="00AD5A40">
        <w:fldChar w:fldCharType="end"/>
      </w:r>
      <w:r w:rsidR="0011193E" w:rsidRPr="00AD5A40">
        <w:t xml:space="preserve"> through </w:t>
      </w:r>
      <w:r w:rsidR="0011193E" w:rsidRPr="00AD5A40">
        <w:fldChar w:fldCharType="begin"/>
      </w:r>
      <w:r w:rsidR="0011193E" w:rsidRPr="00AD5A40">
        <w:instrText xml:space="preserve"> REF _Ref8638752 \h </w:instrText>
      </w:r>
      <w:r w:rsidR="00AD5A40">
        <w:instrText xml:space="preserve"> \* MERGEFORMAT </w:instrText>
      </w:r>
      <w:r w:rsidR="0011193E" w:rsidRPr="00AD5A40">
        <w:fldChar w:fldCharType="separate"/>
      </w:r>
      <w:r w:rsidR="006E09BE" w:rsidRPr="00AD5A40">
        <w:t>Figure A</w:t>
      </w:r>
      <w:r w:rsidR="006E09BE" w:rsidRPr="00AD5A40">
        <w:rPr>
          <w:noProof/>
        </w:rPr>
        <w:t>14</w:t>
      </w:r>
      <w:r w:rsidR="0011193E"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11"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11"/>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w:t>
      </w:r>
      <w:proofErr w:type="spellStart"/>
      <w:r w:rsidRPr="00AD5A40">
        <w:t>a,c,e</w:t>
      </w:r>
      <w:proofErr w:type="spellEnd"/>
      <w:r w:rsidRPr="00AD5A40">
        <w:t>) Plots of smoothers for Year, Latitude, and Longitude, and first derivatives thereof for age-four male sablefish (</w:t>
      </w:r>
      <w:proofErr w:type="spellStart"/>
      <w:r w:rsidRPr="00AD5A40">
        <w:t>b,d,f</w:t>
      </w:r>
      <w:proofErr w:type="spellEnd"/>
      <w:r w:rsidRPr="00AD5A40">
        <w:t>).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male age six</w:t>
      </w:r>
      <w:r w:rsidRPr="00AD5A40">
        <w:t xml:space="preserve"> 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proofErr w:type="gramStart"/>
      <w:r w:rsidRPr="00AD5A40">
        <w:t>zero.g</w:t>
      </w:r>
      <w:proofErr w:type="spellEnd"/>
      <w:proofErr w:type="gramEnd"/>
      <w:r w:rsidRPr="00AD5A40">
        <w:t xml:space="preserve">) map with model-detected breakpoints (red lines). </w:t>
      </w:r>
    </w:p>
    <w:p w14:paraId="2B8F8F2A" w14:textId="3449EB05" w:rsidR="00134077" w:rsidRPr="00AD5A40" w:rsidRDefault="00134077" w:rsidP="00AD5A40">
      <w:pPr>
        <w:pStyle w:val="Caption"/>
        <w:spacing w:line="276" w:lineRule="auto"/>
      </w:pPr>
      <w:bookmarkStart w:id="12" w:name="_GoBack"/>
      <w:bookmarkEnd w:id="12"/>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 xml:space="preserve">female age thirty </w:t>
      </w:r>
      <w:r w:rsidRPr="00AD5A40">
        <w:t>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proofErr w:type="gramStart"/>
      <w:r w:rsidRPr="00AD5A40">
        <w:t>zero.g</w:t>
      </w:r>
      <w:proofErr w:type="spellEnd"/>
      <w:proofErr w:type="gramEnd"/>
      <w:r w:rsidRPr="00AD5A40">
        <w:t xml:space="preserve">)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w:t>
      </w:r>
      <w:proofErr w:type="spellStart"/>
      <w:r w:rsidR="007F0CE3" w:rsidRPr="00AD5A40">
        <w:t>a,c,e</w:t>
      </w:r>
      <w:proofErr w:type="spellEnd"/>
      <w:r w:rsidR="007F0CE3" w:rsidRPr="00AD5A40">
        <w:t xml:space="preserve">) Plots of smoothers for Year, Latitude, and Longitude, and first derivatives thereof for </w:t>
      </w:r>
      <w:r w:rsidR="001C2C6B" w:rsidRPr="00AD5A40">
        <w:t>male age thirty</w:t>
      </w:r>
      <w:r w:rsidR="007F0CE3" w:rsidRPr="00AD5A40">
        <w:t xml:space="preserve"> sablefish (</w:t>
      </w:r>
      <w:proofErr w:type="spellStart"/>
      <w:r w:rsidR="007F0CE3" w:rsidRPr="00AD5A40">
        <w:t>b,d,f</w:t>
      </w:r>
      <w:proofErr w:type="spellEnd"/>
      <w:r w:rsidR="007F0CE3" w:rsidRPr="00AD5A40">
        <w:t>).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13"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13"/>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rsidP="00692A9F">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w:t>
      </w:r>
      <w:proofErr w:type="spellStart"/>
      <w:r w:rsidRPr="00AD5A40">
        <w:t>Bertalanffy</w:t>
      </w:r>
      <w:proofErr w:type="spellEnd"/>
      <w:r w:rsidRPr="00AD5A40">
        <w:t xml:space="preserve"> growth function (black lines) to data for Phase 1 </w:t>
      </w:r>
      <w:proofErr w:type="spellStart"/>
      <w:r w:rsidRPr="00AD5A40">
        <w:t>spatio</w:t>
      </w:r>
      <w:proofErr w:type="spellEnd"/>
      <w:r w:rsidRPr="00AD5A40">
        <w:t>-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rsidP="00692A9F">
      <w:pPr>
        <w:pStyle w:val="Caption"/>
        <w:spacing w:line="276" w:lineRule="auto"/>
        <w:jc w:val="both"/>
        <w:sectPr w:rsidR="007E1CCD"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C6EBDF3" w14:textId="77777777" w:rsidR="00925AFC" w:rsidRDefault="007E1CCD" w:rsidP="00692A9F">
      <w:pPr>
        <w:pStyle w:val="Caption"/>
        <w:spacing w:line="276" w:lineRule="auto"/>
        <w:jc w:val="both"/>
        <w:rPr>
          <w:ins w:id="14" w:author="mkapur" w:date="2019-10-04T14:56:00Z"/>
        </w:rPr>
        <w:sectPr w:rsidR="00925AFC"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0FB3178" w14:textId="4457CA3A" w:rsidR="00925AFC" w:rsidRPr="00C8355E" w:rsidRDefault="00925AFC" w:rsidP="00925AFC">
      <w:pPr>
        <w:spacing w:line="276" w:lineRule="auto"/>
        <w:jc w:val="both"/>
        <w:rPr>
          <w:b/>
          <w:bCs/>
          <w:color w:val="4472C4" w:themeColor="accent1"/>
        </w:rPr>
      </w:pPr>
      <w:r w:rsidRPr="00C8355E">
        <w:rPr>
          <w:b/>
          <w:bCs/>
          <w:color w:val="4472C4" w:themeColor="accent1"/>
        </w:rPr>
        <w:lastRenderedPageBreak/>
        <w:t>Commentary on comparison of simulation study and STARS method</w:t>
      </w:r>
    </w:p>
    <w:p w14:paraId="76F5DB86" w14:textId="77777777" w:rsidR="00925AFC" w:rsidRPr="00980E8B" w:rsidRDefault="00925AFC" w:rsidP="00925AFC">
      <w:pPr>
        <w:spacing w:line="276" w:lineRule="auto"/>
        <w:jc w:val="both"/>
        <w:rPr>
          <w:color w:val="4472C4" w:themeColor="accent1"/>
        </w:rPr>
      </w:pPr>
    </w:p>
    <w:p w14:paraId="6C2338F1" w14:textId="68B747E4" w:rsidR="00925AFC" w:rsidRPr="00980E8B" w:rsidRDefault="00925AFC" w:rsidP="00980E8B">
      <w:pPr>
        <w:spacing w:line="276" w:lineRule="auto"/>
        <w:jc w:val="both"/>
        <w:rPr>
          <w:color w:val="4472C4" w:themeColor="accent1"/>
        </w:rPr>
      </w:pPr>
      <w:r w:rsidRPr="00980E8B">
        <w:rPr>
          <w:color w:val="4472C4" w:themeColor="accent1"/>
        </w:rPr>
        <w:t xml:space="preserve">We observed decreased ability of the method to detect breakpoints near the edge of the range, with a true break at 48° inconsistently being assigned between 46° and 50°. This outcome, and the resultant low coverage probabilities for parameters </w:t>
      </w:r>
      <w:r w:rsidRPr="00980E8B">
        <w:rPr>
          <w:i/>
          <w:color w:val="4472C4" w:themeColor="accent1"/>
        </w:rPr>
        <w:t>L</w:t>
      </w:r>
      <w:r w:rsidRPr="00980E8B">
        <w:rPr>
          <w:color w:val="4472C4" w:themeColor="accent1"/>
          <w:vertAlign w:val="subscript"/>
        </w:rPr>
        <w:t>1</w:t>
      </w:r>
      <w:r w:rsidRPr="00980E8B">
        <w:rPr>
          <w:color w:val="4472C4" w:themeColor="accent1"/>
        </w:rPr>
        <w:t xml:space="preserve"> and </w:t>
      </w:r>
      <w:r w:rsidRPr="00980E8B">
        <w:rPr>
          <w:i/>
          <w:color w:val="4472C4" w:themeColor="accent1"/>
        </w:rPr>
        <w:t>L</w:t>
      </w:r>
      <w:r w:rsidRPr="00980E8B">
        <w:rPr>
          <w:color w:val="4472C4" w:themeColor="accent1"/>
          <w:vertAlign w:val="subscript"/>
        </w:rPr>
        <w:t>2</w:t>
      </w:r>
      <w:r w:rsidRPr="00980E8B">
        <w:rPr>
          <w:color w:val="4472C4" w:themeColor="accent1"/>
        </w:rPr>
        <w:t xml:space="preserve"> for this scenario were likely due to the smaller number of samples present in the ‘edge’</w:t>
      </w:r>
      <w:r w:rsidR="00F43973">
        <w:rPr>
          <w:color w:val="4472C4" w:themeColor="accent1"/>
        </w:rPr>
        <w:t xml:space="preserve"> </w:t>
      </w:r>
      <w:r w:rsidRPr="00980E8B">
        <w:rPr>
          <w:color w:val="4472C4" w:themeColor="accent1"/>
        </w:rPr>
        <w:t xml:space="preserve">of the simulated space, and contrast in length-at-age between the two regions, which rendered estimates of aggregated data uninformative. This suggests that fishery scientists and managers may need alternative tools to detect and appropriately consider variation in growth at the extremes of a stock’s spatial </w:t>
      </w:r>
      <w:proofErr w:type="gramStart"/>
      <w:r w:rsidRPr="00980E8B">
        <w:rPr>
          <w:color w:val="4472C4" w:themeColor="accent1"/>
        </w:rPr>
        <w:t>domain, or</w:t>
      </w:r>
      <w:proofErr w:type="gramEnd"/>
      <w:r w:rsidRPr="00980E8B">
        <w:rPr>
          <w:color w:val="4472C4" w:themeColor="accent1"/>
        </w:rPr>
        <w:t xml:space="preserve"> occurring at present. Such breakdown of detection methods at the margins of a series (at the edges of a study region, or at the end of a time-series) has been documented in </w:t>
      </w:r>
      <w:r w:rsidRPr="00980E8B">
        <w:rPr>
          <w:color w:val="4472C4" w:themeColor="accent1"/>
        </w:rPr>
        <w:fldChar w:fldCharType="begin" w:fldLock="1"/>
      </w:r>
      <w:r w:rsidRPr="00980E8B">
        <w:rPr>
          <w:color w:val="4472C4" w:themeColor="accent1"/>
        </w:rP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Pr="00980E8B">
        <w:rPr>
          <w:color w:val="4472C4" w:themeColor="accent1"/>
        </w:rPr>
        <w:fldChar w:fldCharType="separate"/>
      </w:r>
      <w:r w:rsidRPr="00980E8B">
        <w:rPr>
          <w:noProof/>
          <w:color w:val="4472C4" w:themeColor="accent1"/>
        </w:rPr>
        <w:t>Rodionov (2004)</w:t>
      </w:r>
      <w:r w:rsidRPr="00980E8B">
        <w:rPr>
          <w:color w:val="4472C4" w:themeColor="accent1"/>
        </w:rPr>
        <w:fldChar w:fldCharType="end"/>
      </w:r>
      <w:r w:rsidRPr="00980E8B">
        <w:rPr>
          <w:color w:val="4472C4" w:themeColor="accent1"/>
        </w:rPr>
        <w:t xml:space="preserve">, who developed a method using sequential </w:t>
      </w:r>
      <w:r w:rsidRPr="00980E8B">
        <w:rPr>
          <w:i/>
          <w:iCs/>
          <w:color w:val="4472C4" w:themeColor="accent1"/>
        </w:rPr>
        <w:t>t</w:t>
      </w:r>
      <w:r w:rsidRPr="00980E8B">
        <w:rPr>
          <w:color w:val="4472C4" w:themeColor="accent1"/>
        </w:rPr>
        <w:t xml:space="preserve">-tests (STARS) to perform edge-case detection, and applied it to detect ecosystem regime shifts in the Bering Sea </w:t>
      </w:r>
      <w:r w:rsidRPr="00980E8B">
        <w:rPr>
          <w:color w:val="4472C4" w:themeColor="accent1"/>
        </w:rPr>
        <w:fldChar w:fldCharType="begin" w:fldLock="1"/>
      </w:r>
      <w:r w:rsidRPr="00980E8B">
        <w:rPr>
          <w:color w:val="4472C4" w:themeColor="accent1"/>
        </w:rPr>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Pr="00980E8B">
        <w:rPr>
          <w:color w:val="4472C4" w:themeColor="accent1"/>
        </w:rPr>
        <w:fldChar w:fldCharType="separate"/>
      </w:r>
      <w:r w:rsidRPr="00980E8B">
        <w:rPr>
          <w:noProof/>
          <w:color w:val="4472C4" w:themeColor="accent1"/>
        </w:rPr>
        <w:t>(Rodionov and Overland, 2005)</w:t>
      </w:r>
      <w:r w:rsidRPr="00980E8B">
        <w:rPr>
          <w:color w:val="4472C4" w:themeColor="accent1"/>
        </w:rPr>
        <w:fldChar w:fldCharType="end"/>
      </w:r>
      <w:r w:rsidRPr="00980E8B">
        <w:rPr>
          <w:color w:val="4472C4" w:themeColor="accent1"/>
        </w:rPr>
        <w:t xml:space="preserve">. The t-test approach can be tuned by the researcher to control the level of significance that determines a regime shift (or breakpoint), presenting the same challenge of spurious and/or missed detections depending on the sensitivity of the statistical test applied.  Our comparison with the STARS method demonstrated that the GAM-based method performs better at accurately detecting spatial-temporal breakpoints, except for scenarios where the break occurs at the edge of the study system, which was expected. In terms of the coverage probabilities, both methods had a slightly reduced ability to correctly estimate </w:t>
      </w:r>
      <w:r w:rsidRPr="00980E8B">
        <w:rPr>
          <w:i/>
          <w:color w:val="4472C4" w:themeColor="accent1"/>
        </w:rPr>
        <w:t>L</w:t>
      </w:r>
      <w:r w:rsidRPr="00980E8B">
        <w:rPr>
          <w:color w:val="4472C4" w:themeColor="accent1"/>
          <w:vertAlign w:val="subscript"/>
        </w:rPr>
        <w:t>2</w:t>
      </w:r>
      <w:r w:rsidRPr="00980E8B">
        <w:rPr>
          <w:color w:val="4472C4" w:themeColor="accent1"/>
        </w:rPr>
        <w:t xml:space="preserve">, with the STARS method performing slightly better. We believe this outcome is due to two interacting processes: the GAM-based method’s sensitivity to temporal variation, and bias in parameter estimates due to reduced sample sizes at high ages.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leading to lower accuracy of estimation. This phenomenon was more pronounced for </w:t>
      </w:r>
      <w:r w:rsidRPr="00980E8B">
        <w:rPr>
          <w:i/>
          <w:color w:val="4472C4" w:themeColor="accent1"/>
        </w:rPr>
        <w:t>L</w:t>
      </w:r>
      <w:r w:rsidRPr="00980E8B">
        <w:rPr>
          <w:i/>
          <w:color w:val="4472C4" w:themeColor="accent1"/>
          <w:vertAlign w:val="subscript"/>
        </w:rPr>
        <w:t>2</w:t>
      </w:r>
      <w:r w:rsidRPr="00980E8B">
        <w:rPr>
          <w:color w:val="4472C4" w:themeColor="accent1"/>
        </w:rPr>
        <w:t xml:space="preserve"> since </w:t>
      </w:r>
      <w:r w:rsidRPr="00980E8B">
        <w:rPr>
          <w:i/>
          <w:color w:val="4472C4" w:themeColor="accent1"/>
        </w:rPr>
        <w:t>L</w:t>
      </w:r>
      <w:r w:rsidRPr="00980E8B">
        <w:rPr>
          <w:i/>
          <w:color w:val="4472C4" w:themeColor="accent1"/>
          <w:vertAlign w:val="subscript"/>
        </w:rPr>
        <w:t xml:space="preserve">2 </w:t>
      </w:r>
      <w:r w:rsidRPr="00980E8B">
        <w:rPr>
          <w:color w:val="4472C4" w:themeColor="accent1"/>
        </w:rPr>
        <w:t xml:space="preserve">relies on fish near the terminal age, of which there are typically fewer, and can lead to bias in the resultant estimate when the already-small sample of fish at age </w:t>
      </w:r>
      <w:r w:rsidRPr="00980E8B">
        <w:rPr>
          <w:i/>
          <w:color w:val="4472C4" w:themeColor="accent1"/>
        </w:rPr>
        <w:t>a</w:t>
      </w:r>
      <w:r w:rsidRPr="00980E8B">
        <w:rPr>
          <w:i/>
          <w:color w:val="4472C4" w:themeColor="accent1"/>
          <w:vertAlign w:val="subscript"/>
        </w:rPr>
        <w:t xml:space="preserve">2 </w:t>
      </w:r>
      <w:r w:rsidRPr="00980E8B">
        <w:rPr>
          <w:color w:val="4472C4" w:themeColor="accent1"/>
        </w:rPr>
        <w:t xml:space="preserve">is split further due to spurious year detections. Indeed, for all scenarios besides Scenarios 1 and 4 (no breaks and break-at-edge), the margin by which </w:t>
      </w:r>
      <w:r w:rsidRPr="00980E8B">
        <w:rPr>
          <w:i/>
          <w:color w:val="4472C4" w:themeColor="accent1"/>
        </w:rPr>
        <w:t>L</w:t>
      </w:r>
      <w:r w:rsidRPr="00980E8B">
        <w:rPr>
          <w:i/>
          <w:color w:val="4472C4" w:themeColor="accent1"/>
          <w:vertAlign w:val="subscript"/>
        </w:rPr>
        <w:t>2</w:t>
      </w:r>
      <w:r w:rsidRPr="00980E8B">
        <w:rPr>
          <w:i/>
          <w:color w:val="4472C4" w:themeColor="accent1"/>
        </w:rPr>
        <w:t xml:space="preserve"> </w:t>
      </w:r>
      <w:r w:rsidRPr="00980E8B">
        <w:rPr>
          <w:color w:val="4472C4" w:themeColor="accent1"/>
        </w:rPr>
        <w:t>was missed was greater in simulations that mis-detected the year break (see Supplementary Material, Table A4).  For assessment methods that estimate VBGF growth parameters within the assessment model, this low-data/low-accuracy issue for the terminal length may induce greater uncertainty (e.g., the need for priors with higher standard deviations) until targeted survey sampling can improve precision in less-represented management areas.</w:t>
      </w:r>
    </w:p>
    <w:p w14:paraId="581A5762" w14:textId="3FCAA6D3" w:rsidR="000807A7" w:rsidRPr="00AD5A40" w:rsidRDefault="000807A7" w:rsidP="00692A9F">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AC1687" w14:textId="77777777" w:rsidR="00BB18C3" w:rsidRDefault="00BB18C3" w:rsidP="001F239F">
      <w:pPr>
        <w:spacing w:line="240" w:lineRule="auto"/>
      </w:pPr>
      <w:r>
        <w:separator/>
      </w:r>
    </w:p>
  </w:endnote>
  <w:endnote w:type="continuationSeparator" w:id="0">
    <w:p w14:paraId="1F3976D1" w14:textId="77777777" w:rsidR="00BB18C3" w:rsidRDefault="00BB18C3"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E77CFD" w:rsidRDefault="00E77CF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7FD22D71" w14:textId="77777777" w:rsidR="00E77CFD" w:rsidRDefault="00E77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E6A1B" w14:textId="77777777" w:rsidR="00BB18C3" w:rsidRDefault="00BB18C3" w:rsidP="001F239F">
      <w:pPr>
        <w:spacing w:line="240" w:lineRule="auto"/>
      </w:pPr>
      <w:r>
        <w:separator/>
      </w:r>
    </w:p>
  </w:footnote>
  <w:footnote w:type="continuationSeparator" w:id="0">
    <w:p w14:paraId="5375D886" w14:textId="77777777" w:rsidR="00BB18C3" w:rsidRDefault="00BB18C3" w:rsidP="001F239F">
      <w:pPr>
        <w:spacing w:line="240" w:lineRule="auto"/>
      </w:pPr>
      <w:r>
        <w:continuationSeparator/>
      </w:r>
    </w:p>
  </w:footnote>
  <w:footnote w:id="1">
    <w:p w14:paraId="3E889396" w14:textId="30070D6D" w:rsidR="00F36C67" w:rsidRDefault="00F36C67">
      <w:pPr>
        <w:pStyle w:val="FootnoteText"/>
      </w:pPr>
      <w:ins w:id="4" w:author="mkapur" w:date="2019-10-07T07:40:00Z">
        <w:r>
          <w:rPr>
            <w:rStyle w:val="FootnoteReference"/>
          </w:rPr>
          <w:footnoteRef/>
        </w:r>
        <w:r>
          <w:t xml:space="preserve"> This was not assumed, however, for the sablefish application.</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pun009@csiro.au::d8681b15-3db8-4e83-804f-b5df0bbac5ce"/>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87FC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115"/>
    <w:rsid w:val="00176213"/>
    <w:rsid w:val="00192C09"/>
    <w:rsid w:val="001A146D"/>
    <w:rsid w:val="001A2D4F"/>
    <w:rsid w:val="001A6FB3"/>
    <w:rsid w:val="001A7DEE"/>
    <w:rsid w:val="001B23D7"/>
    <w:rsid w:val="001C2C6B"/>
    <w:rsid w:val="001E319E"/>
    <w:rsid w:val="001F239F"/>
    <w:rsid w:val="001F4DA7"/>
    <w:rsid w:val="001F6D48"/>
    <w:rsid w:val="001F786C"/>
    <w:rsid w:val="00200145"/>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6764D"/>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467A0"/>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1DAB"/>
    <w:rsid w:val="00544F67"/>
    <w:rsid w:val="0057595A"/>
    <w:rsid w:val="00587FAD"/>
    <w:rsid w:val="005A068D"/>
    <w:rsid w:val="005A36FC"/>
    <w:rsid w:val="005A41F0"/>
    <w:rsid w:val="005B39C6"/>
    <w:rsid w:val="005B3CD6"/>
    <w:rsid w:val="005B56D9"/>
    <w:rsid w:val="005B593C"/>
    <w:rsid w:val="005B5F08"/>
    <w:rsid w:val="005D13C2"/>
    <w:rsid w:val="005D1F9C"/>
    <w:rsid w:val="005D5BE6"/>
    <w:rsid w:val="005E2B77"/>
    <w:rsid w:val="006055D3"/>
    <w:rsid w:val="006123F9"/>
    <w:rsid w:val="00616545"/>
    <w:rsid w:val="00617165"/>
    <w:rsid w:val="006265F8"/>
    <w:rsid w:val="00626771"/>
    <w:rsid w:val="00627CE2"/>
    <w:rsid w:val="00633E50"/>
    <w:rsid w:val="00640358"/>
    <w:rsid w:val="0065797E"/>
    <w:rsid w:val="00660368"/>
    <w:rsid w:val="00660D93"/>
    <w:rsid w:val="00665E9F"/>
    <w:rsid w:val="006668BB"/>
    <w:rsid w:val="00677FD3"/>
    <w:rsid w:val="006920A2"/>
    <w:rsid w:val="00692A9F"/>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755AC"/>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25AFC"/>
    <w:rsid w:val="009417D3"/>
    <w:rsid w:val="0094385A"/>
    <w:rsid w:val="00944A54"/>
    <w:rsid w:val="00952953"/>
    <w:rsid w:val="00956348"/>
    <w:rsid w:val="00965B0D"/>
    <w:rsid w:val="009706E4"/>
    <w:rsid w:val="00974CDD"/>
    <w:rsid w:val="00976DBF"/>
    <w:rsid w:val="00980E8B"/>
    <w:rsid w:val="00982B51"/>
    <w:rsid w:val="00983FE0"/>
    <w:rsid w:val="00985465"/>
    <w:rsid w:val="00985784"/>
    <w:rsid w:val="009C23E1"/>
    <w:rsid w:val="009E53D5"/>
    <w:rsid w:val="009F12B0"/>
    <w:rsid w:val="009F6E81"/>
    <w:rsid w:val="00A03368"/>
    <w:rsid w:val="00A0675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6F1E"/>
    <w:rsid w:val="00A873FB"/>
    <w:rsid w:val="00A875F3"/>
    <w:rsid w:val="00A878C2"/>
    <w:rsid w:val="00A90F25"/>
    <w:rsid w:val="00A94970"/>
    <w:rsid w:val="00AB486E"/>
    <w:rsid w:val="00AC25F7"/>
    <w:rsid w:val="00AD5059"/>
    <w:rsid w:val="00AD5A40"/>
    <w:rsid w:val="00AD5B98"/>
    <w:rsid w:val="00AE1859"/>
    <w:rsid w:val="00AE44B1"/>
    <w:rsid w:val="00B01012"/>
    <w:rsid w:val="00B240CD"/>
    <w:rsid w:val="00B268DA"/>
    <w:rsid w:val="00B41160"/>
    <w:rsid w:val="00B479CF"/>
    <w:rsid w:val="00B52061"/>
    <w:rsid w:val="00B5588A"/>
    <w:rsid w:val="00B663CA"/>
    <w:rsid w:val="00B67EDD"/>
    <w:rsid w:val="00B730E7"/>
    <w:rsid w:val="00B74000"/>
    <w:rsid w:val="00B74D88"/>
    <w:rsid w:val="00B830A4"/>
    <w:rsid w:val="00B952AD"/>
    <w:rsid w:val="00B9570B"/>
    <w:rsid w:val="00BA49B6"/>
    <w:rsid w:val="00BA4C54"/>
    <w:rsid w:val="00BB18C3"/>
    <w:rsid w:val="00BB7718"/>
    <w:rsid w:val="00BC0899"/>
    <w:rsid w:val="00BE326E"/>
    <w:rsid w:val="00BF362B"/>
    <w:rsid w:val="00C00252"/>
    <w:rsid w:val="00C11A0F"/>
    <w:rsid w:val="00C31397"/>
    <w:rsid w:val="00C35067"/>
    <w:rsid w:val="00C46C0D"/>
    <w:rsid w:val="00C557F3"/>
    <w:rsid w:val="00C61754"/>
    <w:rsid w:val="00C76136"/>
    <w:rsid w:val="00C8355E"/>
    <w:rsid w:val="00C9508E"/>
    <w:rsid w:val="00CA2754"/>
    <w:rsid w:val="00CA2760"/>
    <w:rsid w:val="00CA30EE"/>
    <w:rsid w:val="00CA3694"/>
    <w:rsid w:val="00CC6D56"/>
    <w:rsid w:val="00CD1ABD"/>
    <w:rsid w:val="00CE3799"/>
    <w:rsid w:val="00CE42D9"/>
    <w:rsid w:val="00CE5099"/>
    <w:rsid w:val="00CE63AF"/>
    <w:rsid w:val="00CF36A9"/>
    <w:rsid w:val="00D0511B"/>
    <w:rsid w:val="00D137DA"/>
    <w:rsid w:val="00D20F47"/>
    <w:rsid w:val="00D22326"/>
    <w:rsid w:val="00D25F60"/>
    <w:rsid w:val="00D32F4C"/>
    <w:rsid w:val="00D37AF4"/>
    <w:rsid w:val="00D40AA6"/>
    <w:rsid w:val="00D437F5"/>
    <w:rsid w:val="00D44E57"/>
    <w:rsid w:val="00D45F4D"/>
    <w:rsid w:val="00D53141"/>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77CFD"/>
    <w:rsid w:val="00E85F98"/>
    <w:rsid w:val="00E9779C"/>
    <w:rsid w:val="00EB01F4"/>
    <w:rsid w:val="00EC5C46"/>
    <w:rsid w:val="00EC667E"/>
    <w:rsid w:val="00ED2C79"/>
    <w:rsid w:val="00ED392D"/>
    <w:rsid w:val="00EE0E9B"/>
    <w:rsid w:val="00EE13F1"/>
    <w:rsid w:val="00EF11C4"/>
    <w:rsid w:val="00EF78D2"/>
    <w:rsid w:val="00F027AD"/>
    <w:rsid w:val="00F11BE8"/>
    <w:rsid w:val="00F22F4B"/>
    <w:rsid w:val="00F2785D"/>
    <w:rsid w:val="00F27D7C"/>
    <w:rsid w:val="00F30774"/>
    <w:rsid w:val="00F323F0"/>
    <w:rsid w:val="00F3649D"/>
    <w:rsid w:val="00F36C67"/>
    <w:rsid w:val="00F37BDF"/>
    <w:rsid w:val="00F43973"/>
    <w:rsid w:val="00F43D94"/>
    <w:rsid w:val="00F508DF"/>
    <w:rsid w:val="00F609B3"/>
    <w:rsid w:val="00F60C74"/>
    <w:rsid w:val="00F64BB8"/>
    <w:rsid w:val="00F705A6"/>
    <w:rsid w:val="00F70969"/>
    <w:rsid w:val="00F74C71"/>
    <w:rsid w:val="00F81946"/>
    <w:rsid w:val="00FB1DD4"/>
    <w:rsid w:val="00FC2445"/>
    <w:rsid w:val="00FC654D"/>
    <w:rsid w:val="00FE267B"/>
    <w:rsid w:val="00FE2E2E"/>
    <w:rsid w:val="00FE4072"/>
    <w:rsid w:val="00FF0FC1"/>
    <w:rsid w:val="00FF1DC3"/>
    <w:rsid w:val="00FF4372"/>
    <w:rsid w:val="00FF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 w:type="paragraph" w:styleId="Revision">
    <w:name w:val="Revision"/>
    <w:hidden/>
    <w:uiPriority w:val="99"/>
    <w:semiHidden/>
    <w:rsid w:val="00980E8B"/>
    <w:pPr>
      <w:spacing w:after="0" w:line="240" w:lineRule="auto"/>
    </w:pPr>
    <w:rPr>
      <w:rFonts w:ascii="Times New Roman" w:eastAsiaTheme="majorEastAsia" w:hAnsi="Times New Roman" w:cs="Times New Roman"/>
      <w:spacing w:val="-10"/>
      <w:kern w:val="28"/>
      <w:sz w:val="24"/>
      <w:szCs w:val="24"/>
    </w:rPr>
  </w:style>
  <w:style w:type="paragraph" w:styleId="FootnoteText">
    <w:name w:val="footnote text"/>
    <w:basedOn w:val="Normal"/>
    <w:link w:val="FootnoteTextChar"/>
    <w:uiPriority w:val="99"/>
    <w:semiHidden/>
    <w:unhideWhenUsed/>
    <w:rsid w:val="00F36C67"/>
    <w:pPr>
      <w:spacing w:line="240" w:lineRule="auto"/>
    </w:pPr>
    <w:rPr>
      <w:sz w:val="20"/>
      <w:szCs w:val="20"/>
    </w:rPr>
  </w:style>
  <w:style w:type="character" w:customStyle="1" w:styleId="FootnoteTextChar">
    <w:name w:val="Footnote Text Char"/>
    <w:basedOn w:val="DefaultParagraphFont"/>
    <w:link w:val="FootnoteText"/>
    <w:uiPriority w:val="99"/>
    <w:semiHidden/>
    <w:rsid w:val="00F36C67"/>
    <w:rPr>
      <w:rFonts w:ascii="Times New Roman" w:eastAsiaTheme="majorEastAsia" w:hAnsi="Times New Roman" w:cs="Times New Roman"/>
      <w:spacing w:val="-10"/>
      <w:kern w:val="28"/>
      <w:sz w:val="20"/>
      <w:szCs w:val="20"/>
    </w:rPr>
  </w:style>
  <w:style w:type="character" w:styleId="FootnoteReference">
    <w:name w:val="footnote reference"/>
    <w:basedOn w:val="DefaultParagraphFont"/>
    <w:uiPriority w:val="99"/>
    <w:semiHidden/>
    <w:unhideWhenUsed/>
    <w:rsid w:val="00F36C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EF39E-29CD-4785-AF81-C101D37D2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25</Pages>
  <Words>4566</Words>
  <Characters>2602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21</cp:revision>
  <cp:lastPrinted>2019-06-24T16:44:00Z</cp:lastPrinted>
  <dcterms:created xsi:type="dcterms:W3CDTF">2019-07-02T15:18:00Z</dcterms:created>
  <dcterms:modified xsi:type="dcterms:W3CDTF">2019-10-0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